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8E43AC" w14:textId="77777777" w:rsidR="00922D7A" w:rsidRDefault="008007B8" w:rsidP="008007B8">
      <w:pPr>
        <w:pStyle w:val="Title"/>
      </w:pPr>
      <w:r>
        <w:t>Feasibility of a hydraulic powered anthropomorphic prosthetic hand</w:t>
      </w:r>
    </w:p>
    <w:p w14:paraId="6FC70AF4" w14:textId="77777777" w:rsidR="008007B8" w:rsidRDefault="008007B8">
      <w:r>
        <w:br w:type="page"/>
      </w:r>
    </w:p>
    <w:p w14:paraId="41FC1AF1" w14:textId="77777777" w:rsidR="008007B8" w:rsidRDefault="008007B8" w:rsidP="008007B8">
      <w:pPr>
        <w:pStyle w:val="Heading1"/>
      </w:pPr>
      <w:bookmarkStart w:id="0" w:name="_Toc525831438"/>
      <w:r>
        <w:lastRenderedPageBreak/>
        <w:t>Summary</w:t>
      </w:r>
      <w:bookmarkEnd w:id="0"/>
    </w:p>
    <w:sdt>
      <w:sdtPr>
        <w:rPr>
          <w:rFonts w:asciiTheme="minorHAnsi" w:eastAsiaTheme="minorEastAsia" w:hAnsiTheme="minorHAnsi" w:cstheme="minorBidi"/>
          <w:color w:val="auto"/>
          <w:sz w:val="22"/>
          <w:szCs w:val="22"/>
          <w:lang w:val="en-AU" w:eastAsia="zh-CN"/>
        </w:rPr>
        <w:id w:val="1405641504"/>
        <w:docPartObj>
          <w:docPartGallery w:val="Table of Contents"/>
          <w:docPartUnique/>
        </w:docPartObj>
      </w:sdtPr>
      <w:sdtEndPr>
        <w:rPr>
          <w:b/>
          <w:bCs/>
          <w:noProof/>
        </w:rPr>
      </w:sdtEndPr>
      <w:sdtContent>
        <w:p w14:paraId="7FA26364" w14:textId="77777777" w:rsidR="002C297F" w:rsidRDefault="002C297F">
          <w:pPr>
            <w:pStyle w:val="TOCHeading"/>
          </w:pPr>
          <w:r>
            <w:t>Table of Contents</w:t>
          </w:r>
        </w:p>
        <w:p w14:paraId="13CBFD59" w14:textId="77777777" w:rsidR="002C297F" w:rsidRDefault="002C297F">
          <w:pPr>
            <w:pStyle w:val="TOC1"/>
            <w:tabs>
              <w:tab w:val="right" w:leader="dot" w:pos="9016"/>
            </w:tabs>
            <w:rPr>
              <w:noProof/>
            </w:rPr>
          </w:pPr>
          <w:r>
            <w:rPr>
              <w:b/>
              <w:bCs/>
              <w:noProof/>
            </w:rPr>
            <w:fldChar w:fldCharType="begin"/>
          </w:r>
          <w:r>
            <w:rPr>
              <w:b/>
              <w:bCs/>
              <w:noProof/>
            </w:rPr>
            <w:instrText xml:space="preserve"> TOC \o "1-3" \h \z \u </w:instrText>
          </w:r>
          <w:r>
            <w:rPr>
              <w:b/>
              <w:bCs/>
              <w:noProof/>
            </w:rPr>
            <w:fldChar w:fldCharType="separate"/>
          </w:r>
          <w:hyperlink w:anchor="_Toc525831438" w:history="1">
            <w:r w:rsidRPr="00522D36">
              <w:rPr>
                <w:rStyle w:val="Hyperlink"/>
                <w:noProof/>
              </w:rPr>
              <w:t>Summary</w:t>
            </w:r>
            <w:r>
              <w:rPr>
                <w:noProof/>
                <w:webHidden/>
              </w:rPr>
              <w:tab/>
            </w:r>
            <w:r>
              <w:rPr>
                <w:noProof/>
                <w:webHidden/>
              </w:rPr>
              <w:fldChar w:fldCharType="begin"/>
            </w:r>
            <w:r>
              <w:rPr>
                <w:noProof/>
                <w:webHidden/>
              </w:rPr>
              <w:instrText xml:space="preserve"> PAGEREF _Toc525831438 \h </w:instrText>
            </w:r>
            <w:r>
              <w:rPr>
                <w:noProof/>
                <w:webHidden/>
              </w:rPr>
            </w:r>
            <w:r>
              <w:rPr>
                <w:noProof/>
                <w:webHidden/>
              </w:rPr>
              <w:fldChar w:fldCharType="separate"/>
            </w:r>
            <w:r>
              <w:rPr>
                <w:noProof/>
                <w:webHidden/>
              </w:rPr>
              <w:t>2</w:t>
            </w:r>
            <w:r>
              <w:rPr>
                <w:noProof/>
                <w:webHidden/>
              </w:rPr>
              <w:fldChar w:fldCharType="end"/>
            </w:r>
          </w:hyperlink>
        </w:p>
        <w:p w14:paraId="13C3094A" w14:textId="77777777" w:rsidR="002C297F" w:rsidRDefault="00E0790B">
          <w:pPr>
            <w:pStyle w:val="TOC1"/>
            <w:tabs>
              <w:tab w:val="right" w:leader="dot" w:pos="9016"/>
            </w:tabs>
            <w:rPr>
              <w:noProof/>
            </w:rPr>
          </w:pPr>
          <w:hyperlink w:anchor="_Toc525831439" w:history="1">
            <w:r w:rsidR="002C297F" w:rsidRPr="00522D36">
              <w:rPr>
                <w:rStyle w:val="Hyperlink"/>
                <w:noProof/>
              </w:rPr>
              <w:t>Table of Contents</w:t>
            </w:r>
            <w:r w:rsidR="002C297F">
              <w:rPr>
                <w:noProof/>
                <w:webHidden/>
              </w:rPr>
              <w:tab/>
            </w:r>
            <w:r w:rsidR="002C297F">
              <w:rPr>
                <w:noProof/>
                <w:webHidden/>
              </w:rPr>
              <w:fldChar w:fldCharType="begin"/>
            </w:r>
            <w:r w:rsidR="002C297F">
              <w:rPr>
                <w:noProof/>
                <w:webHidden/>
              </w:rPr>
              <w:instrText xml:space="preserve"> PAGEREF _Toc525831439 \h </w:instrText>
            </w:r>
            <w:r w:rsidR="002C297F">
              <w:rPr>
                <w:noProof/>
                <w:webHidden/>
              </w:rPr>
            </w:r>
            <w:r w:rsidR="002C297F">
              <w:rPr>
                <w:noProof/>
                <w:webHidden/>
              </w:rPr>
              <w:fldChar w:fldCharType="separate"/>
            </w:r>
            <w:r w:rsidR="002C297F">
              <w:rPr>
                <w:noProof/>
                <w:webHidden/>
              </w:rPr>
              <w:t>2</w:t>
            </w:r>
            <w:r w:rsidR="002C297F">
              <w:rPr>
                <w:noProof/>
                <w:webHidden/>
              </w:rPr>
              <w:fldChar w:fldCharType="end"/>
            </w:r>
          </w:hyperlink>
        </w:p>
        <w:p w14:paraId="3C481A13" w14:textId="77777777" w:rsidR="002C297F" w:rsidRDefault="00E0790B">
          <w:pPr>
            <w:pStyle w:val="TOC1"/>
            <w:tabs>
              <w:tab w:val="right" w:leader="dot" w:pos="9016"/>
            </w:tabs>
            <w:rPr>
              <w:noProof/>
            </w:rPr>
          </w:pPr>
          <w:hyperlink w:anchor="_Toc525831440" w:history="1">
            <w:r w:rsidR="002C297F" w:rsidRPr="00522D36">
              <w:rPr>
                <w:rStyle w:val="Hyperlink"/>
                <w:noProof/>
              </w:rPr>
              <w:t>Introduction - Overview</w:t>
            </w:r>
            <w:r w:rsidR="002C297F">
              <w:rPr>
                <w:noProof/>
                <w:webHidden/>
              </w:rPr>
              <w:tab/>
            </w:r>
            <w:r w:rsidR="002C297F">
              <w:rPr>
                <w:noProof/>
                <w:webHidden/>
              </w:rPr>
              <w:fldChar w:fldCharType="begin"/>
            </w:r>
            <w:r w:rsidR="002C297F">
              <w:rPr>
                <w:noProof/>
                <w:webHidden/>
              </w:rPr>
              <w:instrText xml:space="preserve"> PAGEREF _Toc525831440 \h </w:instrText>
            </w:r>
            <w:r w:rsidR="002C297F">
              <w:rPr>
                <w:noProof/>
                <w:webHidden/>
              </w:rPr>
            </w:r>
            <w:r w:rsidR="002C297F">
              <w:rPr>
                <w:noProof/>
                <w:webHidden/>
              </w:rPr>
              <w:fldChar w:fldCharType="separate"/>
            </w:r>
            <w:r w:rsidR="002C297F">
              <w:rPr>
                <w:noProof/>
                <w:webHidden/>
              </w:rPr>
              <w:t>3</w:t>
            </w:r>
            <w:r w:rsidR="002C297F">
              <w:rPr>
                <w:noProof/>
                <w:webHidden/>
              </w:rPr>
              <w:fldChar w:fldCharType="end"/>
            </w:r>
          </w:hyperlink>
        </w:p>
        <w:p w14:paraId="351D1B9A" w14:textId="77777777" w:rsidR="002C297F" w:rsidRDefault="00E0790B">
          <w:pPr>
            <w:pStyle w:val="TOC2"/>
            <w:tabs>
              <w:tab w:val="right" w:leader="dot" w:pos="9016"/>
            </w:tabs>
            <w:rPr>
              <w:noProof/>
            </w:rPr>
          </w:pPr>
          <w:hyperlink w:anchor="_Toc525831441" w:history="1">
            <w:r w:rsidR="002C297F" w:rsidRPr="00522D36">
              <w:rPr>
                <w:rStyle w:val="Hyperlink"/>
                <w:noProof/>
              </w:rPr>
              <w:t>Background – Types of prosthetics</w:t>
            </w:r>
            <w:r w:rsidR="002C297F">
              <w:rPr>
                <w:noProof/>
                <w:webHidden/>
              </w:rPr>
              <w:tab/>
            </w:r>
            <w:r w:rsidR="002C297F">
              <w:rPr>
                <w:noProof/>
                <w:webHidden/>
              </w:rPr>
              <w:fldChar w:fldCharType="begin"/>
            </w:r>
            <w:r w:rsidR="002C297F">
              <w:rPr>
                <w:noProof/>
                <w:webHidden/>
              </w:rPr>
              <w:instrText xml:space="preserve"> PAGEREF _Toc525831441 \h </w:instrText>
            </w:r>
            <w:r w:rsidR="002C297F">
              <w:rPr>
                <w:noProof/>
                <w:webHidden/>
              </w:rPr>
            </w:r>
            <w:r w:rsidR="002C297F">
              <w:rPr>
                <w:noProof/>
                <w:webHidden/>
              </w:rPr>
              <w:fldChar w:fldCharType="separate"/>
            </w:r>
            <w:r w:rsidR="002C297F">
              <w:rPr>
                <w:noProof/>
                <w:webHidden/>
              </w:rPr>
              <w:t>3</w:t>
            </w:r>
            <w:r w:rsidR="002C297F">
              <w:rPr>
                <w:noProof/>
                <w:webHidden/>
              </w:rPr>
              <w:fldChar w:fldCharType="end"/>
            </w:r>
          </w:hyperlink>
        </w:p>
        <w:p w14:paraId="38B8AE79" w14:textId="77777777" w:rsidR="002C297F" w:rsidRDefault="00E0790B">
          <w:pPr>
            <w:pStyle w:val="TOC2"/>
            <w:tabs>
              <w:tab w:val="right" w:leader="dot" w:pos="9016"/>
            </w:tabs>
            <w:rPr>
              <w:noProof/>
            </w:rPr>
          </w:pPr>
          <w:hyperlink w:anchor="_Toc525831442" w:history="1">
            <w:r w:rsidR="002C297F" w:rsidRPr="00522D36">
              <w:rPr>
                <w:rStyle w:val="Hyperlink"/>
                <w:noProof/>
              </w:rPr>
              <w:t>Motivation &amp; Aims – Research gap (general)</w:t>
            </w:r>
            <w:r w:rsidR="002C297F">
              <w:rPr>
                <w:noProof/>
                <w:webHidden/>
              </w:rPr>
              <w:tab/>
            </w:r>
            <w:r w:rsidR="002C297F">
              <w:rPr>
                <w:noProof/>
                <w:webHidden/>
              </w:rPr>
              <w:fldChar w:fldCharType="begin"/>
            </w:r>
            <w:r w:rsidR="002C297F">
              <w:rPr>
                <w:noProof/>
                <w:webHidden/>
              </w:rPr>
              <w:instrText xml:space="preserve"> PAGEREF _Toc525831442 \h </w:instrText>
            </w:r>
            <w:r w:rsidR="002C297F">
              <w:rPr>
                <w:noProof/>
                <w:webHidden/>
              </w:rPr>
            </w:r>
            <w:r w:rsidR="002C297F">
              <w:rPr>
                <w:noProof/>
                <w:webHidden/>
              </w:rPr>
              <w:fldChar w:fldCharType="separate"/>
            </w:r>
            <w:r w:rsidR="002C297F">
              <w:rPr>
                <w:noProof/>
                <w:webHidden/>
              </w:rPr>
              <w:t>3</w:t>
            </w:r>
            <w:r w:rsidR="002C297F">
              <w:rPr>
                <w:noProof/>
                <w:webHidden/>
              </w:rPr>
              <w:fldChar w:fldCharType="end"/>
            </w:r>
          </w:hyperlink>
        </w:p>
        <w:p w14:paraId="200A3565" w14:textId="77777777" w:rsidR="002C297F" w:rsidRDefault="00E0790B">
          <w:pPr>
            <w:pStyle w:val="TOC1"/>
            <w:tabs>
              <w:tab w:val="right" w:leader="dot" w:pos="9016"/>
            </w:tabs>
            <w:rPr>
              <w:noProof/>
            </w:rPr>
          </w:pPr>
          <w:hyperlink w:anchor="_Toc525831443" w:history="1">
            <w:r w:rsidR="002C297F" w:rsidRPr="00522D36">
              <w:rPr>
                <w:rStyle w:val="Hyperlink"/>
                <w:noProof/>
              </w:rPr>
              <w:t>Evaluation of current 3D printed prostheses</w:t>
            </w:r>
            <w:r w:rsidR="002C297F">
              <w:rPr>
                <w:noProof/>
                <w:webHidden/>
              </w:rPr>
              <w:tab/>
            </w:r>
            <w:r w:rsidR="002C297F">
              <w:rPr>
                <w:noProof/>
                <w:webHidden/>
              </w:rPr>
              <w:fldChar w:fldCharType="begin"/>
            </w:r>
            <w:r w:rsidR="002C297F">
              <w:rPr>
                <w:noProof/>
                <w:webHidden/>
              </w:rPr>
              <w:instrText xml:space="preserve"> PAGEREF _Toc525831443 \h </w:instrText>
            </w:r>
            <w:r w:rsidR="002C297F">
              <w:rPr>
                <w:noProof/>
                <w:webHidden/>
              </w:rPr>
            </w:r>
            <w:r w:rsidR="002C297F">
              <w:rPr>
                <w:noProof/>
                <w:webHidden/>
              </w:rPr>
              <w:fldChar w:fldCharType="separate"/>
            </w:r>
            <w:r w:rsidR="002C297F">
              <w:rPr>
                <w:noProof/>
                <w:webHidden/>
              </w:rPr>
              <w:t>3</w:t>
            </w:r>
            <w:r w:rsidR="002C297F">
              <w:rPr>
                <w:noProof/>
                <w:webHidden/>
              </w:rPr>
              <w:fldChar w:fldCharType="end"/>
            </w:r>
          </w:hyperlink>
        </w:p>
        <w:p w14:paraId="42AF2A93" w14:textId="77777777" w:rsidR="002C297F" w:rsidRDefault="00E0790B">
          <w:pPr>
            <w:pStyle w:val="TOC1"/>
            <w:tabs>
              <w:tab w:val="right" w:leader="dot" w:pos="9016"/>
            </w:tabs>
            <w:rPr>
              <w:noProof/>
            </w:rPr>
          </w:pPr>
          <w:hyperlink w:anchor="_Toc525831444" w:history="1">
            <w:r w:rsidR="002C297F" w:rsidRPr="00522D36">
              <w:rPr>
                <w:rStyle w:val="Hyperlink"/>
                <w:noProof/>
              </w:rPr>
              <w:t>Concept development of a full hand prosthesis</w:t>
            </w:r>
            <w:r w:rsidR="002C297F">
              <w:rPr>
                <w:noProof/>
                <w:webHidden/>
              </w:rPr>
              <w:tab/>
            </w:r>
            <w:r w:rsidR="002C297F">
              <w:rPr>
                <w:noProof/>
                <w:webHidden/>
              </w:rPr>
              <w:fldChar w:fldCharType="begin"/>
            </w:r>
            <w:r w:rsidR="002C297F">
              <w:rPr>
                <w:noProof/>
                <w:webHidden/>
              </w:rPr>
              <w:instrText xml:space="preserve"> PAGEREF _Toc525831444 \h </w:instrText>
            </w:r>
            <w:r w:rsidR="002C297F">
              <w:rPr>
                <w:noProof/>
                <w:webHidden/>
              </w:rPr>
            </w:r>
            <w:r w:rsidR="002C297F">
              <w:rPr>
                <w:noProof/>
                <w:webHidden/>
              </w:rPr>
              <w:fldChar w:fldCharType="separate"/>
            </w:r>
            <w:r w:rsidR="002C297F">
              <w:rPr>
                <w:noProof/>
                <w:webHidden/>
              </w:rPr>
              <w:t>3</w:t>
            </w:r>
            <w:r w:rsidR="002C297F">
              <w:rPr>
                <w:noProof/>
                <w:webHidden/>
              </w:rPr>
              <w:fldChar w:fldCharType="end"/>
            </w:r>
          </w:hyperlink>
        </w:p>
        <w:p w14:paraId="55011CCC" w14:textId="77777777" w:rsidR="002C297F" w:rsidRDefault="00E0790B">
          <w:pPr>
            <w:pStyle w:val="TOC1"/>
            <w:tabs>
              <w:tab w:val="right" w:leader="dot" w:pos="9016"/>
            </w:tabs>
            <w:rPr>
              <w:noProof/>
            </w:rPr>
          </w:pPr>
          <w:hyperlink w:anchor="_Toc525831445" w:history="1">
            <w:r w:rsidR="002C297F" w:rsidRPr="00522D36">
              <w:rPr>
                <w:rStyle w:val="Hyperlink"/>
                <w:noProof/>
              </w:rPr>
              <w:t>Final design</w:t>
            </w:r>
            <w:r w:rsidR="002C297F">
              <w:rPr>
                <w:noProof/>
                <w:webHidden/>
              </w:rPr>
              <w:tab/>
            </w:r>
            <w:r w:rsidR="002C297F">
              <w:rPr>
                <w:noProof/>
                <w:webHidden/>
              </w:rPr>
              <w:fldChar w:fldCharType="begin"/>
            </w:r>
            <w:r w:rsidR="002C297F">
              <w:rPr>
                <w:noProof/>
                <w:webHidden/>
              </w:rPr>
              <w:instrText xml:space="preserve"> PAGEREF _Toc525831445 \h </w:instrText>
            </w:r>
            <w:r w:rsidR="002C297F">
              <w:rPr>
                <w:noProof/>
                <w:webHidden/>
              </w:rPr>
            </w:r>
            <w:r w:rsidR="002C297F">
              <w:rPr>
                <w:noProof/>
                <w:webHidden/>
              </w:rPr>
              <w:fldChar w:fldCharType="separate"/>
            </w:r>
            <w:r w:rsidR="002C297F">
              <w:rPr>
                <w:noProof/>
                <w:webHidden/>
              </w:rPr>
              <w:t>3</w:t>
            </w:r>
            <w:r w:rsidR="002C297F">
              <w:rPr>
                <w:noProof/>
                <w:webHidden/>
              </w:rPr>
              <w:fldChar w:fldCharType="end"/>
            </w:r>
          </w:hyperlink>
        </w:p>
        <w:p w14:paraId="26BA9E52" w14:textId="77777777" w:rsidR="002C297F" w:rsidRDefault="00E0790B">
          <w:pPr>
            <w:pStyle w:val="TOC1"/>
            <w:tabs>
              <w:tab w:val="right" w:leader="dot" w:pos="9016"/>
            </w:tabs>
            <w:rPr>
              <w:noProof/>
            </w:rPr>
          </w:pPr>
          <w:hyperlink w:anchor="_Toc525831446" w:history="1">
            <w:r w:rsidR="002C297F" w:rsidRPr="00522D36">
              <w:rPr>
                <w:rStyle w:val="Hyperlink"/>
                <w:noProof/>
              </w:rPr>
              <w:t>Functional evaluation</w:t>
            </w:r>
            <w:r w:rsidR="002C297F">
              <w:rPr>
                <w:noProof/>
                <w:webHidden/>
              </w:rPr>
              <w:tab/>
            </w:r>
            <w:r w:rsidR="002C297F">
              <w:rPr>
                <w:noProof/>
                <w:webHidden/>
              </w:rPr>
              <w:fldChar w:fldCharType="begin"/>
            </w:r>
            <w:r w:rsidR="002C297F">
              <w:rPr>
                <w:noProof/>
                <w:webHidden/>
              </w:rPr>
              <w:instrText xml:space="preserve"> PAGEREF _Toc525831446 \h </w:instrText>
            </w:r>
            <w:r w:rsidR="002C297F">
              <w:rPr>
                <w:noProof/>
                <w:webHidden/>
              </w:rPr>
            </w:r>
            <w:r w:rsidR="002C297F">
              <w:rPr>
                <w:noProof/>
                <w:webHidden/>
              </w:rPr>
              <w:fldChar w:fldCharType="separate"/>
            </w:r>
            <w:r w:rsidR="002C297F">
              <w:rPr>
                <w:noProof/>
                <w:webHidden/>
              </w:rPr>
              <w:t>3</w:t>
            </w:r>
            <w:r w:rsidR="002C297F">
              <w:rPr>
                <w:noProof/>
                <w:webHidden/>
              </w:rPr>
              <w:fldChar w:fldCharType="end"/>
            </w:r>
          </w:hyperlink>
        </w:p>
        <w:p w14:paraId="60586BF4" w14:textId="77777777" w:rsidR="002C297F" w:rsidRDefault="00E0790B">
          <w:pPr>
            <w:pStyle w:val="TOC2"/>
            <w:tabs>
              <w:tab w:val="right" w:leader="dot" w:pos="9016"/>
            </w:tabs>
            <w:rPr>
              <w:noProof/>
            </w:rPr>
          </w:pPr>
          <w:hyperlink w:anchor="_Toc525831447" w:history="1">
            <w:r w:rsidR="002C297F" w:rsidRPr="00522D36">
              <w:rPr>
                <w:rStyle w:val="Hyperlink"/>
                <w:noProof/>
              </w:rPr>
              <w:t>Precision</w:t>
            </w:r>
            <w:r w:rsidR="002C297F">
              <w:rPr>
                <w:noProof/>
                <w:webHidden/>
              </w:rPr>
              <w:tab/>
            </w:r>
            <w:r w:rsidR="002C297F">
              <w:rPr>
                <w:noProof/>
                <w:webHidden/>
              </w:rPr>
              <w:fldChar w:fldCharType="begin"/>
            </w:r>
            <w:r w:rsidR="002C297F">
              <w:rPr>
                <w:noProof/>
                <w:webHidden/>
              </w:rPr>
              <w:instrText xml:space="preserve"> PAGEREF _Toc525831447 \h </w:instrText>
            </w:r>
            <w:r w:rsidR="002C297F">
              <w:rPr>
                <w:noProof/>
                <w:webHidden/>
              </w:rPr>
            </w:r>
            <w:r w:rsidR="002C297F">
              <w:rPr>
                <w:noProof/>
                <w:webHidden/>
              </w:rPr>
              <w:fldChar w:fldCharType="separate"/>
            </w:r>
            <w:r w:rsidR="002C297F">
              <w:rPr>
                <w:noProof/>
                <w:webHidden/>
              </w:rPr>
              <w:t>3</w:t>
            </w:r>
            <w:r w:rsidR="002C297F">
              <w:rPr>
                <w:noProof/>
                <w:webHidden/>
              </w:rPr>
              <w:fldChar w:fldCharType="end"/>
            </w:r>
          </w:hyperlink>
        </w:p>
        <w:p w14:paraId="3B326A60" w14:textId="77777777" w:rsidR="002C297F" w:rsidRDefault="00E0790B">
          <w:pPr>
            <w:pStyle w:val="TOC2"/>
            <w:tabs>
              <w:tab w:val="right" w:leader="dot" w:pos="9016"/>
            </w:tabs>
            <w:rPr>
              <w:noProof/>
            </w:rPr>
          </w:pPr>
          <w:hyperlink w:anchor="_Toc525831448" w:history="1">
            <w:r w:rsidR="002C297F" w:rsidRPr="00522D36">
              <w:rPr>
                <w:rStyle w:val="Hyperlink"/>
                <w:noProof/>
              </w:rPr>
              <w:t>Grip force</w:t>
            </w:r>
            <w:r w:rsidR="002C297F">
              <w:rPr>
                <w:noProof/>
                <w:webHidden/>
              </w:rPr>
              <w:tab/>
            </w:r>
            <w:r w:rsidR="002C297F">
              <w:rPr>
                <w:noProof/>
                <w:webHidden/>
              </w:rPr>
              <w:fldChar w:fldCharType="begin"/>
            </w:r>
            <w:r w:rsidR="002C297F">
              <w:rPr>
                <w:noProof/>
                <w:webHidden/>
              </w:rPr>
              <w:instrText xml:space="preserve"> PAGEREF _Toc525831448 \h </w:instrText>
            </w:r>
            <w:r w:rsidR="002C297F">
              <w:rPr>
                <w:noProof/>
                <w:webHidden/>
              </w:rPr>
            </w:r>
            <w:r w:rsidR="002C297F">
              <w:rPr>
                <w:noProof/>
                <w:webHidden/>
              </w:rPr>
              <w:fldChar w:fldCharType="separate"/>
            </w:r>
            <w:r w:rsidR="002C297F">
              <w:rPr>
                <w:noProof/>
                <w:webHidden/>
              </w:rPr>
              <w:t>3</w:t>
            </w:r>
            <w:r w:rsidR="002C297F">
              <w:rPr>
                <w:noProof/>
                <w:webHidden/>
              </w:rPr>
              <w:fldChar w:fldCharType="end"/>
            </w:r>
          </w:hyperlink>
        </w:p>
        <w:p w14:paraId="1827AC96" w14:textId="77777777" w:rsidR="002C297F" w:rsidRDefault="00E0790B">
          <w:pPr>
            <w:pStyle w:val="TOC1"/>
            <w:tabs>
              <w:tab w:val="right" w:leader="dot" w:pos="9016"/>
            </w:tabs>
            <w:rPr>
              <w:noProof/>
            </w:rPr>
          </w:pPr>
          <w:hyperlink w:anchor="_Toc525831449" w:history="1">
            <w:r w:rsidR="002C297F" w:rsidRPr="00522D36">
              <w:rPr>
                <w:rStyle w:val="Hyperlink"/>
                <w:noProof/>
              </w:rPr>
              <w:t>Discussion</w:t>
            </w:r>
            <w:r w:rsidR="002C297F">
              <w:rPr>
                <w:noProof/>
                <w:webHidden/>
              </w:rPr>
              <w:tab/>
            </w:r>
            <w:r w:rsidR="002C297F">
              <w:rPr>
                <w:noProof/>
                <w:webHidden/>
              </w:rPr>
              <w:fldChar w:fldCharType="begin"/>
            </w:r>
            <w:r w:rsidR="002C297F">
              <w:rPr>
                <w:noProof/>
                <w:webHidden/>
              </w:rPr>
              <w:instrText xml:space="preserve"> PAGEREF _Toc525831449 \h </w:instrText>
            </w:r>
            <w:r w:rsidR="002C297F">
              <w:rPr>
                <w:noProof/>
                <w:webHidden/>
              </w:rPr>
            </w:r>
            <w:r w:rsidR="002C297F">
              <w:rPr>
                <w:noProof/>
                <w:webHidden/>
              </w:rPr>
              <w:fldChar w:fldCharType="separate"/>
            </w:r>
            <w:r w:rsidR="002C297F">
              <w:rPr>
                <w:noProof/>
                <w:webHidden/>
              </w:rPr>
              <w:t>3</w:t>
            </w:r>
            <w:r w:rsidR="002C297F">
              <w:rPr>
                <w:noProof/>
                <w:webHidden/>
              </w:rPr>
              <w:fldChar w:fldCharType="end"/>
            </w:r>
          </w:hyperlink>
        </w:p>
        <w:p w14:paraId="4514A373" w14:textId="77777777" w:rsidR="002C297F" w:rsidRDefault="00E0790B">
          <w:pPr>
            <w:pStyle w:val="TOC1"/>
            <w:tabs>
              <w:tab w:val="right" w:leader="dot" w:pos="9016"/>
            </w:tabs>
            <w:rPr>
              <w:noProof/>
            </w:rPr>
          </w:pPr>
          <w:hyperlink w:anchor="_Toc525831450" w:history="1">
            <w:r w:rsidR="002C297F" w:rsidRPr="00522D36">
              <w:rPr>
                <w:rStyle w:val="Hyperlink"/>
                <w:noProof/>
              </w:rPr>
              <w:t>Acknowledgement</w:t>
            </w:r>
            <w:r w:rsidR="002C297F">
              <w:rPr>
                <w:noProof/>
                <w:webHidden/>
              </w:rPr>
              <w:tab/>
            </w:r>
            <w:r w:rsidR="002C297F">
              <w:rPr>
                <w:noProof/>
                <w:webHidden/>
              </w:rPr>
              <w:fldChar w:fldCharType="begin"/>
            </w:r>
            <w:r w:rsidR="002C297F">
              <w:rPr>
                <w:noProof/>
                <w:webHidden/>
              </w:rPr>
              <w:instrText xml:space="preserve"> PAGEREF _Toc525831450 \h </w:instrText>
            </w:r>
            <w:r w:rsidR="002C297F">
              <w:rPr>
                <w:noProof/>
                <w:webHidden/>
              </w:rPr>
            </w:r>
            <w:r w:rsidR="002C297F">
              <w:rPr>
                <w:noProof/>
                <w:webHidden/>
              </w:rPr>
              <w:fldChar w:fldCharType="separate"/>
            </w:r>
            <w:r w:rsidR="002C297F">
              <w:rPr>
                <w:noProof/>
                <w:webHidden/>
              </w:rPr>
              <w:t>3</w:t>
            </w:r>
            <w:r w:rsidR="002C297F">
              <w:rPr>
                <w:noProof/>
                <w:webHidden/>
              </w:rPr>
              <w:fldChar w:fldCharType="end"/>
            </w:r>
          </w:hyperlink>
        </w:p>
        <w:p w14:paraId="43CF4C04" w14:textId="77777777" w:rsidR="002C297F" w:rsidRDefault="00E0790B">
          <w:pPr>
            <w:pStyle w:val="TOC1"/>
            <w:tabs>
              <w:tab w:val="right" w:leader="dot" w:pos="9016"/>
            </w:tabs>
            <w:rPr>
              <w:noProof/>
            </w:rPr>
          </w:pPr>
          <w:hyperlink w:anchor="_Toc525831451" w:history="1">
            <w:r w:rsidR="002C297F" w:rsidRPr="00522D36">
              <w:rPr>
                <w:rStyle w:val="Hyperlink"/>
                <w:noProof/>
              </w:rPr>
              <w:t>References</w:t>
            </w:r>
            <w:r w:rsidR="002C297F">
              <w:rPr>
                <w:noProof/>
                <w:webHidden/>
              </w:rPr>
              <w:tab/>
            </w:r>
            <w:r w:rsidR="002C297F">
              <w:rPr>
                <w:noProof/>
                <w:webHidden/>
              </w:rPr>
              <w:fldChar w:fldCharType="begin"/>
            </w:r>
            <w:r w:rsidR="002C297F">
              <w:rPr>
                <w:noProof/>
                <w:webHidden/>
              </w:rPr>
              <w:instrText xml:space="preserve"> PAGEREF _Toc525831451 \h </w:instrText>
            </w:r>
            <w:r w:rsidR="002C297F">
              <w:rPr>
                <w:noProof/>
                <w:webHidden/>
              </w:rPr>
            </w:r>
            <w:r w:rsidR="002C297F">
              <w:rPr>
                <w:noProof/>
                <w:webHidden/>
              </w:rPr>
              <w:fldChar w:fldCharType="separate"/>
            </w:r>
            <w:r w:rsidR="002C297F">
              <w:rPr>
                <w:noProof/>
                <w:webHidden/>
              </w:rPr>
              <w:t>3</w:t>
            </w:r>
            <w:r w:rsidR="002C297F">
              <w:rPr>
                <w:noProof/>
                <w:webHidden/>
              </w:rPr>
              <w:fldChar w:fldCharType="end"/>
            </w:r>
          </w:hyperlink>
        </w:p>
        <w:p w14:paraId="02A41C1C" w14:textId="77777777" w:rsidR="002C297F" w:rsidRDefault="00E0790B">
          <w:pPr>
            <w:pStyle w:val="TOC1"/>
            <w:tabs>
              <w:tab w:val="right" w:leader="dot" w:pos="9016"/>
            </w:tabs>
            <w:rPr>
              <w:noProof/>
            </w:rPr>
          </w:pPr>
          <w:hyperlink w:anchor="_Toc525831452" w:history="1">
            <w:r w:rsidR="002C297F" w:rsidRPr="00522D36">
              <w:rPr>
                <w:rStyle w:val="Hyperlink"/>
                <w:noProof/>
              </w:rPr>
              <w:t>Appendices</w:t>
            </w:r>
            <w:r w:rsidR="002C297F">
              <w:rPr>
                <w:noProof/>
                <w:webHidden/>
              </w:rPr>
              <w:tab/>
            </w:r>
            <w:r w:rsidR="002C297F">
              <w:rPr>
                <w:noProof/>
                <w:webHidden/>
              </w:rPr>
              <w:fldChar w:fldCharType="begin"/>
            </w:r>
            <w:r w:rsidR="002C297F">
              <w:rPr>
                <w:noProof/>
                <w:webHidden/>
              </w:rPr>
              <w:instrText xml:space="preserve"> PAGEREF _Toc525831452 \h </w:instrText>
            </w:r>
            <w:r w:rsidR="002C297F">
              <w:rPr>
                <w:noProof/>
                <w:webHidden/>
              </w:rPr>
            </w:r>
            <w:r w:rsidR="002C297F">
              <w:rPr>
                <w:noProof/>
                <w:webHidden/>
              </w:rPr>
              <w:fldChar w:fldCharType="separate"/>
            </w:r>
            <w:r w:rsidR="002C297F">
              <w:rPr>
                <w:noProof/>
                <w:webHidden/>
              </w:rPr>
              <w:t>3</w:t>
            </w:r>
            <w:r w:rsidR="002C297F">
              <w:rPr>
                <w:noProof/>
                <w:webHidden/>
              </w:rPr>
              <w:fldChar w:fldCharType="end"/>
            </w:r>
          </w:hyperlink>
        </w:p>
        <w:p w14:paraId="6CD70BCD" w14:textId="77777777" w:rsidR="002C297F" w:rsidRPr="00804244" w:rsidRDefault="002C297F">
          <w:pPr>
            <w:rPr>
              <w:b/>
              <w:bCs/>
              <w:noProof/>
            </w:rPr>
          </w:pPr>
          <w:r>
            <w:rPr>
              <w:b/>
              <w:bCs/>
              <w:noProof/>
            </w:rPr>
            <w:fldChar w:fldCharType="end"/>
          </w:r>
        </w:p>
      </w:sdtContent>
    </w:sdt>
    <w:p w14:paraId="10ECA912" w14:textId="77777777" w:rsidR="00804244" w:rsidRDefault="00804244" w:rsidP="00804244">
      <w:pPr>
        <w:pStyle w:val="Heading1"/>
      </w:pPr>
      <w:r>
        <w:t>Table of Figures</w:t>
      </w:r>
    </w:p>
    <w:p w14:paraId="621EC9D0" w14:textId="1CDA36AA" w:rsidR="008007B8" w:rsidRDefault="00440C15">
      <w:r>
        <w:fldChar w:fldCharType="begin"/>
      </w:r>
      <w:r>
        <w:instrText xml:space="preserve"> TOC \h \z \c "Figure" </w:instrText>
      </w:r>
      <w:r>
        <w:fldChar w:fldCharType="separate"/>
      </w:r>
      <w:r w:rsidR="00E0790B">
        <w:rPr>
          <w:b/>
          <w:bCs/>
          <w:noProof/>
          <w:lang w:val="en-US"/>
        </w:rPr>
        <w:t>No table of figures entries found.</w:t>
      </w:r>
      <w:r>
        <w:rPr>
          <w:b/>
          <w:bCs/>
          <w:noProof/>
          <w:lang w:val="en-US"/>
        </w:rPr>
        <w:fldChar w:fldCharType="end"/>
      </w:r>
      <w:r w:rsidR="008007B8">
        <w:br w:type="page"/>
      </w:r>
    </w:p>
    <w:p w14:paraId="52312C32" w14:textId="77777777" w:rsidR="00E13BC2" w:rsidRDefault="008007B8" w:rsidP="00E13BC2">
      <w:pPr>
        <w:pStyle w:val="Heading1"/>
      </w:pPr>
      <w:bookmarkStart w:id="1" w:name="_Toc525831440"/>
      <w:r>
        <w:lastRenderedPageBreak/>
        <w:t>Introduction</w:t>
      </w:r>
      <w:r w:rsidR="00E13BC2">
        <w:t xml:space="preserve"> </w:t>
      </w:r>
      <w:r w:rsidR="00E15E38">
        <w:t>–</w:t>
      </w:r>
      <w:r w:rsidR="00E13BC2">
        <w:t xml:space="preserve"> Overview</w:t>
      </w:r>
      <w:bookmarkEnd w:id="1"/>
    </w:p>
    <w:p w14:paraId="437948C4" w14:textId="67EB7243" w:rsidR="00E15E38" w:rsidRDefault="00E15E38" w:rsidP="00E15E38">
      <w:r>
        <w:t>There are over one million people worldwide who have had some measure of upper limb amputation</w:t>
      </w:r>
      <w:r w:rsidR="00440C15">
        <w:t xml:space="preserve"> </w:t>
      </w:r>
      <w:r w:rsidR="00E0790B">
        <w:fldChar w:fldCharType="begin"/>
      </w:r>
      <w:r w:rsidR="00E0790B">
        <w:instrText xml:space="preserve"> ADDIN EN.CITE &lt;EndNote&gt;&lt;Cite&gt;&lt;Author&gt;Mata Amritanandamayi&lt;/Author&gt;&lt;Year&gt;2018&lt;/Year&gt;&lt;RecNum&gt;24&lt;/RecNum&gt;&lt;DisplayText&gt;(Mata Amritanandamayi et al., 2018)&lt;/DisplayText&gt;&lt;record&gt;&lt;rec-number&gt;24&lt;/rec-number&gt;&lt;foreign-keys&gt;&lt;key app="EN" db-id="s2ax52wpjeswtre5fdtp0apkafxtfr5tx0vs" timestamp="1526633481"&gt;24&lt;/key&gt;&lt;/foreign-keys&gt;&lt;ref-type name="Journal Article"&gt;17&lt;/ref-type&gt;&lt;contributors&gt;&lt;authors&gt;&lt;author&gt;Mata Amritanandamayi, Devi&lt;/author&gt;&lt;author&gt;Udupa, Ganesha&lt;/author&gt;&lt;author&gt;Sreedharan, Pramod&lt;/author&gt;&lt;/authors&gt;&lt;/contributors&gt;&lt;titles&gt;&lt;title&gt;A novel underactuated multi-fingered soft robotic hand for prosthetic application&lt;/title&gt;&lt;secondary-title&gt;Robotics and Autonomous Systems&lt;/secondary-title&gt;&lt;/titles&gt;&lt;periodical&gt;&lt;full-title&gt;Robotics and Autonomous Systems&lt;/full-title&gt;&lt;/periodical&gt;&lt;pages&gt;267-277&lt;/pages&gt;&lt;volume&gt;100&lt;/volume&gt;&lt;keywords&gt;&lt;keyword&gt;Asymmetric bellow flexible pneumatic actuator&lt;/keyword&gt;&lt;keyword&gt;Finite element analysis&lt;/keyword&gt;&lt;keyword&gt;Multi-fingered soft Robotic hand&lt;/keyword&gt;&lt;/keywords&gt;&lt;dates&gt;&lt;year&gt;2018&lt;/year&gt;&lt;pub-dates&gt;&lt;date&gt;2018/02/01/&lt;/date&gt;&lt;/pub-dates&gt;&lt;/dates&gt;&lt;isbn&gt;0921-8890&lt;/isbn&gt;&lt;urls&gt;&lt;related-urls&gt;&lt;url&gt;http://www.sciencedirect.com/science/article/pii/S092188901730307X&lt;/url&gt;&lt;/related-urls&gt;&lt;/urls&gt;&lt;electronic-resource-num&gt;https://doi.org/10.1016/j.robot.2017.11.005&lt;/electronic-resource-num&gt;&lt;/record&gt;&lt;/Cite&gt;&lt;/EndNote&gt;</w:instrText>
      </w:r>
      <w:r w:rsidR="00E0790B">
        <w:fldChar w:fldCharType="separate"/>
      </w:r>
      <w:r w:rsidR="00E0790B">
        <w:rPr>
          <w:noProof/>
        </w:rPr>
        <w:t>(Mata Amritanandamayi et al., 2018)</w:t>
      </w:r>
      <w:r w:rsidR="00E0790B">
        <w:fldChar w:fldCharType="end"/>
      </w:r>
      <w:r w:rsidR="00440C15">
        <w:t xml:space="preserve">, with a projected one </w:t>
      </w:r>
      <w:bookmarkStart w:id="2" w:name="_GoBack"/>
      <w:bookmarkEnd w:id="2"/>
      <w:r w:rsidR="00440C15">
        <w:t xml:space="preserve">million upper—limb amputees to be living in the United States alone by the year 2050 </w:t>
      </w:r>
      <w:r w:rsidR="00E0790B">
        <w:fldChar w:fldCharType="begin"/>
      </w:r>
      <w:r w:rsidR="00E0790B">
        <w:instrText xml:space="preserve"> ADDIN EN.CITE &lt;EndNote&gt;&lt;Cite&gt;&lt;Author&gt;Perry&lt;/Author&gt;&lt;Year&gt;2018&lt;/Year&gt;&lt;RecNum&gt;31&lt;/RecNum&gt;&lt;DisplayText&gt;(Perry et al., 2018)&lt;/DisplayText&gt;&lt;record&gt;&lt;rec-number&gt;31&lt;/rec-number&gt;&lt;foreign-keys&gt;&lt;key app="EN" db-id="s2ax52wpjeswtre5fdtp0apkafxtfr5tx0vs" timestamp="1526662026"&gt;31&lt;/key&gt;&lt;/foreign-keys&gt;&lt;ref-type name="Journal Article"&gt;17&lt;/ref-type&gt;&lt;contributors&gt;&lt;authors&gt;&lt;author&gt;Perry, Briana N.&lt;/author&gt;&lt;author&gt;Moran, Courtney W.&lt;/author&gt;&lt;author&gt;Armiger, Robert S.&lt;/author&gt;&lt;author&gt;Pasquina, Paul F.&lt;/author&gt;&lt;author&gt;Vandersea, Jamie W.&lt;/author&gt;&lt;author&gt;Tsao, Jack W.&lt;/author&gt;&lt;/authors&gt;&lt;/contributors&gt;&lt;titles&gt;&lt;title&gt;Initial Clinical Evaluation of the Modular Prosthetic Limb&lt;/title&gt;&lt;secondary-title&gt;Frontiers in Neurology&lt;/secondary-title&gt;&lt;/titles&gt;&lt;periodical&gt;&lt;full-title&gt;Frontiers in Neurology&lt;/full-title&gt;&lt;/periodical&gt;&lt;keywords&gt;&lt;keyword&gt;Activities of daily living&lt;/keyword&gt;&lt;keyword&gt;Electromyography&lt;/keyword&gt;&lt;keyword&gt;Prostheses and implants&lt;/keyword&gt;&lt;/keywords&gt;&lt;dates&gt;&lt;year&gt;2018&lt;/year&gt;&lt;pub-dates&gt;&lt;date&gt;2018/03/19/&amp;#xD;//&lt;/date&gt;&lt;/pub-dates&gt;&lt;/dates&gt;&lt;isbn&gt;16642295&lt;/isbn&gt;&lt;work-type&gt;Report&lt;/work-type&gt;&lt;urls&gt;&lt;related-urls&gt;&lt;url&gt;http://link.galegroup.com.ezproxy.lib.monash.edu.au/apps/doc/A531515283/AONE?u=monash&amp;amp;sid=AONE&amp;amp;xid=1c217330&lt;/url&gt;&lt;/related-urls&gt;&lt;/urls&gt;&lt;remote-database-name&gt;Academic OneFile&lt;/remote-database-name&gt;&lt;remote-database-provider&gt;Gale&lt;/remote-database-provider&gt;&lt;language&gt;English&lt;/language&gt;&lt;access-date&gt;2018/5/18/&lt;/access-date&gt;&lt;/record&gt;&lt;/Cite&gt;&lt;/EndNote&gt;</w:instrText>
      </w:r>
      <w:r w:rsidR="00E0790B">
        <w:fldChar w:fldCharType="separate"/>
      </w:r>
      <w:r w:rsidR="00E0790B">
        <w:rPr>
          <w:noProof/>
        </w:rPr>
        <w:t>(Perry et al., 2018)</w:t>
      </w:r>
      <w:r w:rsidR="00E0790B">
        <w:fldChar w:fldCharType="end"/>
      </w:r>
      <w:r w:rsidR="00440C15">
        <w:t>. As a result, there is a continually increasing need for functional prosthetic limbs to assist amputees with activities of daily living, as well as physically demanding work.</w:t>
      </w:r>
    </w:p>
    <w:p w14:paraId="57156663" w14:textId="2B21C36A" w:rsidR="00E0790B" w:rsidRPr="00E0790B" w:rsidRDefault="00E0790B" w:rsidP="00E0790B">
      <w:r w:rsidRPr="00E0790B">
        <w:t xml:space="preserve">Being able to perform activities of daily living and aesthetic design are most often seen as the two major decision-making factors when choosing whether or not to use a prosthetic </w:t>
      </w:r>
      <w:r w:rsidRPr="00E0790B">
        <w:fldChar w:fldCharType="begin"/>
      </w:r>
      <w:r>
        <w:instrText xml:space="preserve"> ADDIN EN.CITE &lt;EndNote&gt;&lt;Cite&gt;&lt;Author&gt;Piazza&lt;/Author&gt;&lt;Year&gt;2017&lt;/Year&gt;&lt;RecNum&gt;42&lt;/RecNum&gt;&lt;DisplayText&gt;(Piazza et al., 2017)&lt;/DisplayText&gt;&lt;record&gt;&lt;rec-number&gt;42&lt;/rec-number&gt;&lt;foreign-keys&gt;&lt;key app="EN" db-id="s2ax52wpjeswtre5fdtp0apkafxtfr5tx0vs" timestamp="1526748918"&gt;42&lt;/key&gt;&lt;/foreign-keys&gt;&lt;ref-type name="Journal Article"&gt;17&lt;/ref-type&gt;&lt;contributors&gt;&lt;authors&gt;&lt;author&gt;Piazza, C.&lt;/author&gt;&lt;author&gt;Catalano, M. G.&lt;/author&gt;&lt;author&gt;Godfrey, S. B.&lt;/author&gt;&lt;author&gt;Rossi, M.&lt;/author&gt;&lt;author&gt;Grioli, G.&lt;/author&gt;&lt;author&gt;Bianchi, M.&lt;/author&gt;&lt;author&gt;Zhao, K.&lt;/author&gt;&lt;author&gt;Bicchi, A.&lt;/author&gt;&lt;/authors&gt;&lt;/contributors&gt;&lt;titles&gt;&lt;title&gt;The SoftHand Pro-H: A Hybrid Body-Controlled, Electrically Powered Hand Prosthesis for Daily Living and Working&lt;/title&gt;&lt;secondary-title&gt;IEEE Robotics and Automation Magazine&lt;/secondary-title&gt;&lt;/titles&gt;&lt;periodical&gt;&lt;full-title&gt;IEEE Robotics and Automation Magazine&lt;/full-title&gt;&lt;/periodical&gt;&lt;pages&gt;87-101&lt;/pages&gt;&lt;volume&gt;24&lt;/volume&gt;&lt;number&gt;4&lt;/number&gt;&lt;dates&gt;&lt;year&gt;2017&lt;/year&gt;&lt;/dates&gt;&lt;work-type&gt;Article&lt;/work-type&gt;&lt;urls&gt;&lt;related-urls&gt;&lt;url&gt;https://www.scopus.com/inward/record.uri?eid=2-s2.0-85035150929&amp;amp;doi=10.1109%2fMRA.2017.2751662&amp;amp;partnerID=40&amp;amp;md5=9ced42b3d936b001bfc78a586a627285&lt;/url&gt;&lt;/related-urls&gt;&lt;/urls&gt;&lt;custom7&gt;8110634&lt;/custom7&gt;&lt;electronic-resource-num&gt;10.1109/MRA.2017.2751662&lt;/electronic-resource-num&gt;&lt;remote-database-name&gt;Scopus&lt;/remote-database-name&gt;&lt;/record&gt;&lt;/Cite&gt;&lt;/EndNote&gt;</w:instrText>
      </w:r>
      <w:r w:rsidRPr="00E0790B">
        <w:fldChar w:fldCharType="separate"/>
      </w:r>
      <w:r>
        <w:rPr>
          <w:noProof/>
        </w:rPr>
        <w:t>(Piazza et al., 2017)</w:t>
      </w:r>
      <w:r w:rsidRPr="00E0790B">
        <w:fldChar w:fldCharType="end"/>
      </w:r>
      <w:r w:rsidRPr="00E0790B">
        <w:t xml:space="preserve">. However, studies have found that of these two deciding factors, high grip power, grasp versatility, resilience and power autonomy, or, functionality, is generally the dominant design parameter </w:t>
      </w:r>
      <w:r w:rsidRPr="00E0790B">
        <w:fldChar w:fldCharType="begin">
          <w:fldData xml:space="preserve">PEVuZE5vdGU+PENpdGU+PEF1dGhvcj5QaWF6emE8L0F1dGhvcj48WWVhcj4yMDE3PC9ZZWFyPjxS
ZWNOdW0+NDI8L1JlY051bT48RGlzcGxheVRleHQ+KFBpYXp6YSBldCBhbC4sIDIwMTcsIFJlc25p
ayBhbmQgS2xpbmdlciwgMjAxNyk8L0Rpc3BsYXlUZXh0PjxyZWNvcmQ+PHJlYy1udW1iZXI+NDI8
L3JlYy1udW1iZXI+PGZvcmVpZ24ta2V5cz48a2V5IGFwcD0iRU4iIGRiLWlkPSJzMmF4NTJ3cGpl
c3d0cmU1ZmR0cDBhcGthZnh0ZnI1dHgwdnMiIHRpbWVzdGFtcD0iMTUyNjc0ODkxOCI+NDI8L2tl
eT48L2ZvcmVpZ24ta2V5cz48cmVmLXR5cGUgbmFtZT0iSm91cm5hbCBBcnRpY2xlIj4xNzwvcmVm
LXR5cGU+PGNvbnRyaWJ1dG9ycz48YXV0aG9ycz48YXV0aG9yPlBpYXp6YSwgQy48L2F1dGhvcj48
YXV0aG9yPkNhdGFsYW5vLCBNLiBHLjwvYXV0aG9yPjxhdXRob3I+R29kZnJleSwgUy4gQi48L2F1
dGhvcj48YXV0aG9yPlJvc3NpLCBNLjwvYXV0aG9yPjxhdXRob3I+R3Jpb2xpLCBHLjwvYXV0aG9y
PjxhdXRob3I+QmlhbmNoaSwgTS48L2F1dGhvcj48YXV0aG9yPlpoYW8sIEsuPC9hdXRob3I+PGF1
dGhvcj5CaWNjaGksIEEuPC9hdXRob3I+PC9hdXRob3JzPjwvY29udHJpYnV0b3JzPjx0aXRsZXM+
PHRpdGxlPlRoZSBTb2Z0SGFuZCBQcm8tSDogQSBIeWJyaWQgQm9keS1Db250cm9sbGVkLCBFbGVj
dHJpY2FsbHkgUG93ZXJlZCBIYW5kIFByb3N0aGVzaXMgZm9yIERhaWx5IExpdmluZyBhbmQgV29y
a2luZzwvdGl0bGU+PHNlY29uZGFyeS10aXRsZT5JRUVFIFJvYm90aWNzIGFuZCBBdXRvbWF0aW9u
IE1hZ2F6aW5lPC9zZWNvbmRhcnktdGl0bGU+PC90aXRsZXM+PHBlcmlvZGljYWw+PGZ1bGwtdGl0
bGU+SUVFRSBSb2JvdGljcyBhbmQgQXV0b21hdGlvbiBNYWdhemluZTwvZnVsbC10aXRsZT48L3Bl
cmlvZGljYWw+PHBhZ2VzPjg3LTEwMTwvcGFnZXM+PHZvbHVtZT4yNDwvdm9sdW1lPjxudW1iZXI+
NDwvbnVtYmVyPjxkYXRlcz48eWVhcj4yMDE3PC95ZWFyPjwvZGF0ZXM+PHdvcmstdHlwZT5BcnRp
Y2xlPC93b3JrLXR5cGU+PHVybHM+PHJlbGF0ZWQtdXJscz48dXJsPmh0dHBzOi8vd3d3LnNjb3B1
cy5jb20vaW53YXJkL3JlY29yZC51cmk/ZWlkPTItczIuMC04NTAzNTE1MDkyOSZhbXA7ZG9pPTEw
LjExMDklMmZNUkEuMjAxNy4yNzUxNjYyJmFtcDtwYXJ0bmVySUQ9NDAmYW1wO21kNT05Y2VkNDJi
M2Q5MzZiMDAxYmZjNzhhNTg2YTYyNzI4NTwvdXJsPjwvcmVsYXRlZC11cmxzPjwvdXJscz48Y3Vz
dG9tNz44MTEwNjM0PC9jdXN0b203PjxlbGVjdHJvbmljLXJlc291cmNlLW51bT4xMC4xMTA5L01S
QS4yMDE3LjI3NTE2NjI8L2VsZWN0cm9uaWMtcmVzb3VyY2UtbnVtPjxyZW1vdGUtZGF0YWJhc2Ut
bmFtZT5TY29wdXM8L3JlbW90ZS1kYXRhYmFzZS1uYW1lPjwvcmVjb3JkPjwvQ2l0ZT48Q2l0ZT48
QXV0aG9yPlJlc25pazwvQXV0aG9yPjxZZWFyPjIwMTc8L1llYXI+PFJlY051bT4yNjwvUmVjTnVt
PjxyZWNvcmQ+PHJlYy1udW1iZXI+MjY8L3JlYy1udW1iZXI+PGZvcmVpZ24ta2V5cz48a2V5IGFw
cD0iRU4iIGRiLWlkPSJzMmF4NTJ3cGplc3d0cmU1ZmR0cDBhcGthZnh0ZnI1dHgwdnMiIHRpbWVz
dGFtcD0iMTUyNjY1OTMwNyI+MjY8L2tleT48L2ZvcmVpZ24ta2V5cz48cmVmLXR5cGUgbmFtZT0i
Sm91cm5hbCBBcnRpY2xlIj4xNzwvcmVmLXR5cGU+PGNvbnRyaWJ1dG9ycz48YXV0aG9ycz48YXV0
aG9yPlJlc25paywgTGluZGE8L2F1dGhvcj48YXV0aG9yPktsaW5nZXIsIFNoYW5hPC9hdXRob3I+
PC9hdXRob3JzPjwvY29udHJpYnV0b3JzPjx0aXRsZXM+PHRpdGxlPkF0dHJpdGlvbiBhbmQgcmV0
ZW50aW9uIGluIHVwcGVyIGxpbWIgcHJvc3RoZXRpY3MgcmVzZWFyY2g6IGV4cGVyaWVuY2Ugb2Yg
dGhlIFZBIGhvbWUgc3R1ZHkgb2YgdGhlIERFS0EgYXJtPC90aXRsZT48c2Vjb25kYXJ5LXRpdGxl
PkRpc2FiaWxpdHkgYW5kIFJlaGFiaWxpdGF0aW9uOiBBc3Npc3RpdmUgVGVjaG5vbG9neTwvc2Vj
b25kYXJ5LXRpdGxlPjwvdGl0bGVzPjxwZXJpb2RpY2FsPjxmdWxsLXRpdGxlPkRpc2FiaWxpdHkg
YW5kIFJlaGFiaWxpdGF0aW9uOiBBc3Npc3RpdmUgVGVjaG5vbG9neTwvZnVsbC10aXRsZT48L3Bl
cmlvZGljYWw+PHBhZ2VzPjgxNi04MjE8L3BhZ2VzPjx2b2x1bWU+MTI8L3ZvbHVtZT48bnVtYmVy
Pjg8L251bWJlcj48ZGF0ZXM+PHllYXI+MjAxNzwveWVhcj48cHViLWRhdGVzPjxkYXRlPjIwMTcv
MTEvMTc8L2RhdGU+PC9wdWItZGF0ZXM+PC9kYXRlcz48cHVibGlzaGVyPlRheWxvciAmYW1wOyBG
cmFuY2lzPC9wdWJsaXNoZXI+PGlzYm4+MTc0OC0zMTA3PC9pc2JuPjx1cmxzPjxyZWxhdGVkLXVy
bHM+PHVybD5odHRwczovL2RvaS5vcmcvMTAuMTA4MC8xNzQ4MzEwNy4yMDE2LjEyNjkyMTI8L3Vy
bD48L3JlbGF0ZWQtdXJscz48L3VybHM+PGVsZWN0cm9uaWMtcmVzb3VyY2UtbnVtPjEwLjEwODAv
MTc0ODMxMDcuMjAxNi4xMjY5MjEyPC9lbGVjdHJvbmljLXJlc291cmNlLW51bT48L3JlY29yZD48
L0NpdGU+PC9FbmROb3RlPn==
</w:fldData>
        </w:fldChar>
      </w:r>
      <w:r>
        <w:instrText xml:space="preserve"> ADDIN EN.CITE </w:instrText>
      </w:r>
      <w:r>
        <w:fldChar w:fldCharType="begin">
          <w:fldData xml:space="preserve">PEVuZE5vdGU+PENpdGU+PEF1dGhvcj5QaWF6emE8L0F1dGhvcj48WWVhcj4yMDE3PC9ZZWFyPjxS
ZWNOdW0+NDI8L1JlY051bT48RGlzcGxheVRleHQ+KFBpYXp6YSBldCBhbC4sIDIwMTcsIFJlc25p
ayBhbmQgS2xpbmdlciwgMjAxNyk8L0Rpc3BsYXlUZXh0PjxyZWNvcmQ+PHJlYy1udW1iZXI+NDI8
L3JlYy1udW1iZXI+PGZvcmVpZ24ta2V5cz48a2V5IGFwcD0iRU4iIGRiLWlkPSJzMmF4NTJ3cGpl
c3d0cmU1ZmR0cDBhcGthZnh0ZnI1dHgwdnMiIHRpbWVzdGFtcD0iMTUyNjc0ODkxOCI+NDI8L2tl
eT48L2ZvcmVpZ24ta2V5cz48cmVmLXR5cGUgbmFtZT0iSm91cm5hbCBBcnRpY2xlIj4xNzwvcmVm
LXR5cGU+PGNvbnRyaWJ1dG9ycz48YXV0aG9ycz48YXV0aG9yPlBpYXp6YSwgQy48L2F1dGhvcj48
YXV0aG9yPkNhdGFsYW5vLCBNLiBHLjwvYXV0aG9yPjxhdXRob3I+R29kZnJleSwgUy4gQi48L2F1
dGhvcj48YXV0aG9yPlJvc3NpLCBNLjwvYXV0aG9yPjxhdXRob3I+R3Jpb2xpLCBHLjwvYXV0aG9y
PjxhdXRob3I+QmlhbmNoaSwgTS48L2F1dGhvcj48YXV0aG9yPlpoYW8sIEsuPC9hdXRob3I+PGF1
dGhvcj5CaWNjaGksIEEuPC9hdXRob3I+PC9hdXRob3JzPjwvY29udHJpYnV0b3JzPjx0aXRsZXM+
PHRpdGxlPlRoZSBTb2Z0SGFuZCBQcm8tSDogQSBIeWJyaWQgQm9keS1Db250cm9sbGVkLCBFbGVj
dHJpY2FsbHkgUG93ZXJlZCBIYW5kIFByb3N0aGVzaXMgZm9yIERhaWx5IExpdmluZyBhbmQgV29y
a2luZzwvdGl0bGU+PHNlY29uZGFyeS10aXRsZT5JRUVFIFJvYm90aWNzIGFuZCBBdXRvbWF0aW9u
IE1hZ2F6aW5lPC9zZWNvbmRhcnktdGl0bGU+PC90aXRsZXM+PHBlcmlvZGljYWw+PGZ1bGwtdGl0
bGU+SUVFRSBSb2JvdGljcyBhbmQgQXV0b21hdGlvbiBNYWdhemluZTwvZnVsbC10aXRsZT48L3Bl
cmlvZGljYWw+PHBhZ2VzPjg3LTEwMTwvcGFnZXM+PHZvbHVtZT4yNDwvdm9sdW1lPjxudW1iZXI+
NDwvbnVtYmVyPjxkYXRlcz48eWVhcj4yMDE3PC95ZWFyPjwvZGF0ZXM+PHdvcmstdHlwZT5BcnRp
Y2xlPC93b3JrLXR5cGU+PHVybHM+PHJlbGF0ZWQtdXJscz48dXJsPmh0dHBzOi8vd3d3LnNjb3B1
cy5jb20vaW53YXJkL3JlY29yZC51cmk/ZWlkPTItczIuMC04NTAzNTE1MDkyOSZhbXA7ZG9pPTEw
LjExMDklMmZNUkEuMjAxNy4yNzUxNjYyJmFtcDtwYXJ0bmVySUQ9NDAmYW1wO21kNT05Y2VkNDJi
M2Q5MzZiMDAxYmZjNzhhNTg2YTYyNzI4NTwvdXJsPjwvcmVsYXRlZC11cmxzPjwvdXJscz48Y3Vz
dG9tNz44MTEwNjM0PC9jdXN0b203PjxlbGVjdHJvbmljLXJlc291cmNlLW51bT4xMC4xMTA5L01S
QS4yMDE3LjI3NTE2NjI8L2VsZWN0cm9uaWMtcmVzb3VyY2UtbnVtPjxyZW1vdGUtZGF0YWJhc2Ut
bmFtZT5TY29wdXM8L3JlbW90ZS1kYXRhYmFzZS1uYW1lPjwvcmVjb3JkPjwvQ2l0ZT48Q2l0ZT48
QXV0aG9yPlJlc25pazwvQXV0aG9yPjxZZWFyPjIwMTc8L1llYXI+PFJlY051bT4yNjwvUmVjTnVt
PjxyZWNvcmQ+PHJlYy1udW1iZXI+MjY8L3JlYy1udW1iZXI+PGZvcmVpZ24ta2V5cz48a2V5IGFw
cD0iRU4iIGRiLWlkPSJzMmF4NTJ3cGplc3d0cmU1ZmR0cDBhcGthZnh0ZnI1dHgwdnMiIHRpbWVz
dGFtcD0iMTUyNjY1OTMwNyI+MjY8L2tleT48L2ZvcmVpZ24ta2V5cz48cmVmLXR5cGUgbmFtZT0i
Sm91cm5hbCBBcnRpY2xlIj4xNzwvcmVmLXR5cGU+PGNvbnRyaWJ1dG9ycz48YXV0aG9ycz48YXV0
aG9yPlJlc25paywgTGluZGE8L2F1dGhvcj48YXV0aG9yPktsaW5nZXIsIFNoYW5hPC9hdXRob3I+
PC9hdXRob3JzPjwvY29udHJpYnV0b3JzPjx0aXRsZXM+PHRpdGxlPkF0dHJpdGlvbiBhbmQgcmV0
ZW50aW9uIGluIHVwcGVyIGxpbWIgcHJvc3RoZXRpY3MgcmVzZWFyY2g6IGV4cGVyaWVuY2Ugb2Yg
dGhlIFZBIGhvbWUgc3R1ZHkgb2YgdGhlIERFS0EgYXJtPC90aXRsZT48c2Vjb25kYXJ5LXRpdGxl
PkRpc2FiaWxpdHkgYW5kIFJlaGFiaWxpdGF0aW9uOiBBc3Npc3RpdmUgVGVjaG5vbG9neTwvc2Vj
b25kYXJ5LXRpdGxlPjwvdGl0bGVzPjxwZXJpb2RpY2FsPjxmdWxsLXRpdGxlPkRpc2FiaWxpdHkg
YW5kIFJlaGFiaWxpdGF0aW9uOiBBc3Npc3RpdmUgVGVjaG5vbG9neTwvZnVsbC10aXRsZT48L3Bl
cmlvZGljYWw+PHBhZ2VzPjgxNi04MjE8L3BhZ2VzPjx2b2x1bWU+MTI8L3ZvbHVtZT48bnVtYmVy
Pjg8L251bWJlcj48ZGF0ZXM+PHllYXI+MjAxNzwveWVhcj48cHViLWRhdGVzPjxkYXRlPjIwMTcv
MTEvMTc8L2RhdGU+PC9wdWItZGF0ZXM+PC9kYXRlcz48cHVibGlzaGVyPlRheWxvciAmYW1wOyBG
cmFuY2lzPC9wdWJsaXNoZXI+PGlzYm4+MTc0OC0zMTA3PC9pc2JuPjx1cmxzPjxyZWxhdGVkLXVy
bHM+PHVybD5odHRwczovL2RvaS5vcmcvMTAuMTA4MC8xNzQ4MzEwNy4yMDE2LjEyNjkyMTI8L3Vy
bD48L3JlbGF0ZWQtdXJscz48L3VybHM+PGVsZWN0cm9uaWMtcmVzb3VyY2UtbnVtPjEwLjEwODAv
MTc0ODMxMDcuMjAxNi4xMjY5MjEyPC9lbGVjdHJvbmljLXJlc291cmNlLW51bT48L3JlY29yZD48
L0NpdGU+PC9FbmROb3RlPn==
</w:fldData>
        </w:fldChar>
      </w:r>
      <w:r>
        <w:instrText xml:space="preserve"> ADDIN EN.CITE.DATA </w:instrText>
      </w:r>
      <w:r>
        <w:fldChar w:fldCharType="end"/>
      </w:r>
      <w:r w:rsidRPr="00E0790B">
        <w:fldChar w:fldCharType="separate"/>
      </w:r>
      <w:r>
        <w:rPr>
          <w:noProof/>
        </w:rPr>
        <w:t>(Piazza et al., 2017, Resnik and Klinger, 2017)</w:t>
      </w:r>
      <w:r w:rsidRPr="00E0790B">
        <w:fldChar w:fldCharType="end"/>
      </w:r>
      <w:r w:rsidRPr="00E0790B">
        <w:t xml:space="preserve">. This is due to the important part practicality and functionality play in not only being able to perform specific activities and restoring normality into a person’s life, but also improving the possibility of being reinserted into a job </w:t>
      </w:r>
      <w:r w:rsidRPr="00E0790B">
        <w:fldChar w:fldCharType="begin"/>
      </w:r>
      <w:r>
        <w:instrText xml:space="preserve"> ADDIN EN.CITE &lt;EndNote&gt;&lt;Cite&gt;&lt;Author&gt;Proaño-Guevara&lt;/Author&gt;&lt;Year&gt;2018&lt;/Year&gt;&lt;RecNum&gt;36&lt;/RecNum&gt;&lt;DisplayText&gt;(Proaño-Guevara et al., 2018)&lt;/DisplayText&gt;&lt;record&gt;&lt;rec-number&gt;36&lt;/rec-number&gt;&lt;foreign-keys&gt;&lt;key app="EN" db-id="s2ax52wpjeswtre5fdtp0apkafxtfr5tx0vs" timestamp="1526697395"&gt;36&lt;/key&gt;&lt;/foreign-keys&gt;&lt;ref-type name="Conference Proceedings"&gt;10&lt;/ref-type&gt;&lt;contributors&gt;&lt;authors&gt;&lt;author&gt;Proaño-Guevara, Daniel&lt;/author&gt;&lt;author&gt;Procel-Feijóo, Javier&lt;/author&gt;&lt;author&gt;Zhingre-Balcazar, Johnny&lt;/author&gt;&lt;author&gt;Serpa-Andrade, Luis&lt;/author&gt;&lt;/authors&gt;&lt;tertiary-authors&gt;&lt;author&gt;Duffy, Vincent&lt;/author&gt;&lt;author&gt;Lightner, Nancy&lt;/author&gt;&lt;/tertiary-authors&gt;&lt;/contributors&gt;&lt;titles&gt;&lt;title&gt;Biomimetical Arm Prosthesis: A New Proposal&lt;/title&gt;&lt;tertiary-title&gt;Advances in Human Factors and Ergonomics in Healthcare and Medical Devices&lt;/tertiary-title&gt;&lt;/titles&gt;&lt;pages&gt;549-558&lt;/pages&gt;&lt;dates&gt;&lt;year&gt;2018&lt;/year&gt;&lt;/dates&gt;&lt;pub-location&gt;Cham&lt;/pub-location&gt;&lt;publisher&gt;Springer International Publishing&lt;/publisher&gt;&lt;isbn&gt;978-3-319-60483-1&lt;/isbn&gt;&lt;label&gt;10.1007/978-3-319-60483-1_57&lt;/label&gt;&lt;urls&gt;&lt;/urls&gt;&lt;/record&gt;&lt;/Cite&gt;&lt;/EndNote&gt;</w:instrText>
      </w:r>
      <w:r w:rsidRPr="00E0790B">
        <w:fldChar w:fldCharType="separate"/>
      </w:r>
      <w:r>
        <w:rPr>
          <w:noProof/>
        </w:rPr>
        <w:t>(Proaño-Guevara et al., 2018)</w:t>
      </w:r>
      <w:r w:rsidRPr="00E0790B">
        <w:fldChar w:fldCharType="end"/>
      </w:r>
      <w:r w:rsidRPr="00E0790B">
        <w:t xml:space="preserve">. Additionally, a study found that of all adult amputees who were employed prior to the loss of an upper limb, of the percentage that returned to work, the lowest returning percentage were those who worked in physically demanding environments where either the prosthetic solution they were provided with was either unsuitable or too difficult to operate given their circumstances </w:t>
      </w:r>
      <w:r w:rsidRPr="00E0790B">
        <w:fldChar w:fldCharType="begin"/>
      </w:r>
      <w:r>
        <w:instrText xml:space="preserve"> ADDIN EN.CITE &lt;EndNote&gt;&lt;Cite&gt;&lt;Author&gt;Millstein&lt;/Author&gt;&lt;Year&gt;1985&lt;/Year&gt;&lt;RecNum&gt;22&lt;/RecNum&gt;&lt;DisplayText&gt;(Millstein et al., 1985)&lt;/DisplayText&gt;&lt;record&gt;&lt;rec-number&gt;22&lt;/rec-number&gt;&lt;foreign-keys&gt;&lt;key app="EN" db-id="s2ax52wpjeswtre5fdtp0apkafxtfr5tx0vs" timestamp="1522159327"&gt;22&lt;/key&gt;&lt;/foreign-keys&gt;&lt;ref-type name="Journal Article"&gt;17&lt;/ref-type&gt;&lt;contributors&gt;&lt;authors&gt;&lt;author&gt;S. Millstein&lt;/author&gt;&lt;author&gt;D. Bain&lt;/author&gt;&lt;author&gt;G. A. Hunter&lt;/author&gt;&lt;/authors&gt;&lt;/contributors&gt;&lt;titles&gt;&lt;title&gt;A review of employment patterns of industrial amputees—factors influencing rehabilitation&lt;/title&gt;&lt;secondary-title&gt;Prosthetics and Orthotics International&lt;/secondary-title&gt;&lt;/titles&gt;&lt;periodical&gt;&lt;full-title&gt;Prosthetics and orthotics international&lt;/full-title&gt;&lt;/periodical&gt;&lt;pages&gt;69-78&lt;/pages&gt;&lt;volume&gt;9&lt;/volume&gt;&lt;number&gt;2&lt;/number&gt;&lt;dates&gt;&lt;year&gt;1985&lt;/year&gt;&lt;/dates&gt;&lt;accession-num&gt;4047922&lt;/accession-num&gt;&lt;urls&gt;&lt;related-urls&gt;&lt;url&gt;http://journals.sagepub.com/doi/abs/10.3109/03093648509164708&lt;/url&gt;&lt;/related-urls&gt;&lt;/urls&gt;&lt;electronic-resource-num&gt;10.3109/03093648509164708&lt;/electronic-resource-num&gt;&lt;/record&gt;&lt;/Cite&gt;&lt;/EndNote&gt;</w:instrText>
      </w:r>
      <w:r w:rsidRPr="00E0790B">
        <w:fldChar w:fldCharType="separate"/>
      </w:r>
      <w:r>
        <w:rPr>
          <w:noProof/>
        </w:rPr>
        <w:t>(Millstein et al., 1985)</w:t>
      </w:r>
      <w:r w:rsidRPr="00E0790B">
        <w:fldChar w:fldCharType="end"/>
      </w:r>
      <w:r w:rsidRPr="00E0790B">
        <w:t xml:space="preserve">. </w:t>
      </w:r>
    </w:p>
    <w:p w14:paraId="6B05D7BA" w14:textId="77777777" w:rsidR="00E0790B" w:rsidRPr="00E0790B" w:rsidRDefault="00E0790B" w:rsidP="00E0790B"/>
    <w:p w14:paraId="5A31ECC2" w14:textId="09033557" w:rsidR="00E0790B" w:rsidRPr="00E0790B" w:rsidRDefault="00E0790B" w:rsidP="00E0790B">
      <w:r w:rsidRPr="00E0790B">
        <w:t xml:space="preserve">The demand for a highly functional prosthesis is supported by the adoption and rejection rates of current prosthesis. Studies have found that between 17% to 80% of people with major upper limb amputation reject the use of a prosthesis entirely because the functional advantage or cosmesis did not outweigh the inconvenience of the prosthesis </w:t>
      </w:r>
      <w:r w:rsidRPr="00E0790B">
        <w:fldChar w:fldCharType="begin">
          <w:fldData xml:space="preserve">PEVuZE5vdGU+PENpdGU+PEF1dGhvcj5Qcm9hw7FvLUd1ZXZhcmE8L0F1dGhvcj48WWVhcj4yMDE4
PC9ZZWFyPjxSZWNOdW0+MzY8L1JlY051bT48RGlzcGxheVRleHQ+KFByb2HDsW8tR3VldmFyYSBl
dCBhbC4sIDIwMTgsIFJlc25payBhbmQgS2xpbmdlciwgMjAxNyk8L0Rpc3BsYXlUZXh0PjxyZWNv
cmQ+PHJlYy1udW1iZXI+MzY8L3JlYy1udW1iZXI+PGZvcmVpZ24ta2V5cz48a2V5IGFwcD0iRU4i
IGRiLWlkPSJzMmF4NTJ3cGplc3d0cmU1ZmR0cDBhcGthZnh0ZnI1dHgwdnMiIHRpbWVzdGFtcD0i
MTUyNjY5NzM5NSI+MzY8L2tleT48L2ZvcmVpZ24ta2V5cz48cmVmLXR5cGUgbmFtZT0iQ29uZmVy
ZW5jZSBQcm9jZWVkaW5ncyI+MTA8L3JlZi10eXBlPjxjb250cmlidXRvcnM+PGF1dGhvcnM+PGF1
dGhvcj5Qcm9hw7FvLUd1ZXZhcmEsIERhbmllbDwvYXV0aG9yPjxhdXRob3I+UHJvY2VsLUZlaWrD
s28sIEphdmllcjwvYXV0aG9yPjxhdXRob3I+WmhpbmdyZS1CYWxjYXphciwgSm9obm55PC9hdXRo
b3I+PGF1dGhvcj5TZXJwYS1BbmRyYWRlLCBMdWlzPC9hdXRob3I+PC9hdXRob3JzPjx0ZXJ0aWFy
eS1hdXRob3JzPjxhdXRob3I+RHVmZnksIFZpbmNlbnQ8L2F1dGhvcj48YXV0aG9yPkxpZ2h0bmVy
LCBOYW5jeTwvYXV0aG9yPjwvdGVydGlhcnktYXV0aG9ycz48L2NvbnRyaWJ1dG9ycz48dGl0bGVz
Pjx0aXRsZT5CaW9taW1ldGljYWwgQXJtIFByb3N0aGVzaXM6IEEgTmV3IFByb3Bvc2FsPC90aXRs
ZT48dGVydGlhcnktdGl0bGU+QWR2YW5jZXMgaW4gSHVtYW4gRmFjdG9ycyBhbmQgRXJnb25vbWlj
cyBpbiBIZWFsdGhjYXJlIGFuZCBNZWRpY2FsIERldmljZXM8L3RlcnRpYXJ5LXRpdGxlPjwvdGl0
bGVzPjxwYWdlcz41NDktNTU4PC9wYWdlcz48ZGF0ZXM+PHllYXI+MjAxODwveWVhcj48L2RhdGVz
PjxwdWItbG9jYXRpb24+Q2hhbTwvcHViLWxvY2F0aW9uPjxwdWJsaXNoZXI+U3ByaW5nZXIgSW50
ZXJuYXRpb25hbCBQdWJsaXNoaW5nPC9wdWJsaXNoZXI+PGlzYm4+OTc4LTMtMzE5LTYwNDgzLTE8
L2lzYm4+PGxhYmVsPjEwLjEwMDcvOTc4LTMtMzE5LTYwNDgzLTFfNTc8L2xhYmVsPjx1cmxzPjwv
dXJscz48L3JlY29yZD48L0NpdGU+PENpdGU+PEF1dGhvcj5SZXNuaWs8L0F1dGhvcj48WWVhcj4y
MDE3PC9ZZWFyPjxSZWNOdW0+MjY8L1JlY051bT48cmVjb3JkPjxyZWMtbnVtYmVyPjI2PC9yZWMt
bnVtYmVyPjxmb3JlaWduLWtleXM+PGtleSBhcHA9IkVOIiBkYi1pZD0iczJheDUyd3BqZXN3dHJl
NWZkdHAwYXBrYWZ4dGZyNXR4MHZzIiB0aW1lc3RhbXA9IjE1MjY2NTkzMDciPjI2PC9rZXk+PC9m
b3JlaWduLWtleXM+PHJlZi10eXBlIG5hbWU9IkpvdXJuYWwgQXJ0aWNsZSI+MTc8L3JlZi10eXBl
Pjxjb250cmlidXRvcnM+PGF1dGhvcnM+PGF1dGhvcj5SZXNuaWssIExpbmRhPC9hdXRob3I+PGF1
dGhvcj5LbGluZ2VyLCBTaGFuYTwvYXV0aG9yPjwvYXV0aG9ycz48L2NvbnRyaWJ1dG9ycz48dGl0
bGVzPjx0aXRsZT5BdHRyaXRpb24gYW5kIHJldGVudGlvbiBpbiB1cHBlciBsaW1iIHByb3N0aGV0
aWNzIHJlc2VhcmNoOiBleHBlcmllbmNlIG9mIHRoZSBWQSBob21lIHN0dWR5IG9mIHRoZSBERUtB
IGFybTwvdGl0bGU+PHNlY29uZGFyeS10aXRsZT5EaXNhYmlsaXR5IGFuZCBSZWhhYmlsaXRhdGlv
bjogQXNzaXN0aXZlIFRlY2hub2xvZ3k8L3NlY29uZGFyeS10aXRsZT48L3RpdGxlcz48cGVyaW9k
aWNhbD48ZnVsbC10aXRsZT5EaXNhYmlsaXR5IGFuZCBSZWhhYmlsaXRhdGlvbjogQXNzaXN0aXZl
IFRlY2hub2xvZ3k8L2Z1bGwtdGl0bGU+PC9wZXJpb2RpY2FsPjxwYWdlcz44MTYtODIxPC9wYWdl
cz48dm9sdW1lPjEyPC92b2x1bWU+PG51bWJlcj44PC9udW1iZXI+PGRhdGVzPjx5ZWFyPjIwMTc8
L3llYXI+PHB1Yi1kYXRlcz48ZGF0ZT4yMDE3LzExLzE3PC9kYXRlPjwvcHViLWRhdGVzPjwvZGF0
ZXM+PHB1Ymxpc2hlcj5UYXlsb3IgJmFtcDsgRnJhbmNpczwvcHVibGlzaGVyPjxpc2JuPjE3NDgt
MzEwNzwvaXNibj48dXJscz48cmVsYXRlZC11cmxzPjx1cmw+aHR0cHM6Ly9kb2kub3JnLzEwLjEw
ODAvMTc0ODMxMDcuMjAxNi4xMjY5MjEyPC91cmw+PC9yZWxhdGVkLXVybHM+PC91cmxzPjxlbGVj
dHJvbmljLXJlc291cmNlLW51bT4xMC4xMDgwLzE3NDgzMTA3LjIwMTYuMTI2OTIxMjwvZWxlY3Ry
b25pYy1yZXNvdXJjZS1udW0+PC9yZWNvcmQ+PC9DaXRlPjwvRW5kTm90ZT5=
</w:fldData>
        </w:fldChar>
      </w:r>
      <w:r>
        <w:instrText xml:space="preserve"> ADDIN EN.CITE </w:instrText>
      </w:r>
      <w:r>
        <w:fldChar w:fldCharType="begin">
          <w:fldData xml:space="preserve">PEVuZE5vdGU+PENpdGU+PEF1dGhvcj5Qcm9hw7FvLUd1ZXZhcmE8L0F1dGhvcj48WWVhcj4yMDE4
PC9ZZWFyPjxSZWNOdW0+MzY8L1JlY051bT48RGlzcGxheVRleHQ+KFByb2HDsW8tR3VldmFyYSBl
dCBhbC4sIDIwMTgsIFJlc25payBhbmQgS2xpbmdlciwgMjAxNyk8L0Rpc3BsYXlUZXh0PjxyZWNv
cmQ+PHJlYy1udW1iZXI+MzY8L3JlYy1udW1iZXI+PGZvcmVpZ24ta2V5cz48a2V5IGFwcD0iRU4i
IGRiLWlkPSJzMmF4NTJ3cGplc3d0cmU1ZmR0cDBhcGthZnh0ZnI1dHgwdnMiIHRpbWVzdGFtcD0i
MTUyNjY5NzM5NSI+MzY8L2tleT48L2ZvcmVpZ24ta2V5cz48cmVmLXR5cGUgbmFtZT0iQ29uZmVy
ZW5jZSBQcm9jZWVkaW5ncyI+MTA8L3JlZi10eXBlPjxjb250cmlidXRvcnM+PGF1dGhvcnM+PGF1
dGhvcj5Qcm9hw7FvLUd1ZXZhcmEsIERhbmllbDwvYXV0aG9yPjxhdXRob3I+UHJvY2VsLUZlaWrD
s28sIEphdmllcjwvYXV0aG9yPjxhdXRob3I+WmhpbmdyZS1CYWxjYXphciwgSm9obm55PC9hdXRo
b3I+PGF1dGhvcj5TZXJwYS1BbmRyYWRlLCBMdWlzPC9hdXRob3I+PC9hdXRob3JzPjx0ZXJ0aWFy
eS1hdXRob3JzPjxhdXRob3I+RHVmZnksIFZpbmNlbnQ8L2F1dGhvcj48YXV0aG9yPkxpZ2h0bmVy
LCBOYW5jeTwvYXV0aG9yPjwvdGVydGlhcnktYXV0aG9ycz48L2NvbnRyaWJ1dG9ycz48dGl0bGVz
Pjx0aXRsZT5CaW9taW1ldGljYWwgQXJtIFByb3N0aGVzaXM6IEEgTmV3IFByb3Bvc2FsPC90aXRs
ZT48dGVydGlhcnktdGl0bGU+QWR2YW5jZXMgaW4gSHVtYW4gRmFjdG9ycyBhbmQgRXJnb25vbWlj
cyBpbiBIZWFsdGhjYXJlIGFuZCBNZWRpY2FsIERldmljZXM8L3RlcnRpYXJ5LXRpdGxlPjwvdGl0
bGVzPjxwYWdlcz41NDktNTU4PC9wYWdlcz48ZGF0ZXM+PHllYXI+MjAxODwveWVhcj48L2RhdGVz
PjxwdWItbG9jYXRpb24+Q2hhbTwvcHViLWxvY2F0aW9uPjxwdWJsaXNoZXI+U3ByaW5nZXIgSW50
ZXJuYXRpb25hbCBQdWJsaXNoaW5nPC9wdWJsaXNoZXI+PGlzYm4+OTc4LTMtMzE5LTYwNDgzLTE8
L2lzYm4+PGxhYmVsPjEwLjEwMDcvOTc4LTMtMzE5LTYwNDgzLTFfNTc8L2xhYmVsPjx1cmxzPjwv
dXJscz48L3JlY29yZD48L0NpdGU+PENpdGU+PEF1dGhvcj5SZXNuaWs8L0F1dGhvcj48WWVhcj4y
MDE3PC9ZZWFyPjxSZWNOdW0+MjY8L1JlY051bT48cmVjb3JkPjxyZWMtbnVtYmVyPjI2PC9yZWMt
bnVtYmVyPjxmb3JlaWduLWtleXM+PGtleSBhcHA9IkVOIiBkYi1pZD0iczJheDUyd3BqZXN3dHJl
NWZkdHAwYXBrYWZ4dGZyNXR4MHZzIiB0aW1lc3RhbXA9IjE1MjY2NTkzMDciPjI2PC9rZXk+PC9m
b3JlaWduLWtleXM+PHJlZi10eXBlIG5hbWU9IkpvdXJuYWwgQXJ0aWNsZSI+MTc8L3JlZi10eXBl
Pjxjb250cmlidXRvcnM+PGF1dGhvcnM+PGF1dGhvcj5SZXNuaWssIExpbmRhPC9hdXRob3I+PGF1
dGhvcj5LbGluZ2VyLCBTaGFuYTwvYXV0aG9yPjwvYXV0aG9ycz48L2NvbnRyaWJ1dG9ycz48dGl0
bGVzPjx0aXRsZT5BdHRyaXRpb24gYW5kIHJldGVudGlvbiBpbiB1cHBlciBsaW1iIHByb3N0aGV0
aWNzIHJlc2VhcmNoOiBleHBlcmllbmNlIG9mIHRoZSBWQSBob21lIHN0dWR5IG9mIHRoZSBERUtB
IGFybTwvdGl0bGU+PHNlY29uZGFyeS10aXRsZT5EaXNhYmlsaXR5IGFuZCBSZWhhYmlsaXRhdGlv
bjogQXNzaXN0aXZlIFRlY2hub2xvZ3k8L3NlY29uZGFyeS10aXRsZT48L3RpdGxlcz48cGVyaW9k
aWNhbD48ZnVsbC10aXRsZT5EaXNhYmlsaXR5IGFuZCBSZWhhYmlsaXRhdGlvbjogQXNzaXN0aXZl
IFRlY2hub2xvZ3k8L2Z1bGwtdGl0bGU+PC9wZXJpb2RpY2FsPjxwYWdlcz44MTYtODIxPC9wYWdl
cz48dm9sdW1lPjEyPC92b2x1bWU+PG51bWJlcj44PC9udW1iZXI+PGRhdGVzPjx5ZWFyPjIwMTc8
L3llYXI+PHB1Yi1kYXRlcz48ZGF0ZT4yMDE3LzExLzE3PC9kYXRlPjwvcHViLWRhdGVzPjwvZGF0
ZXM+PHB1Ymxpc2hlcj5UYXlsb3IgJmFtcDsgRnJhbmNpczwvcHVibGlzaGVyPjxpc2JuPjE3NDgt
MzEwNzwvaXNibj48dXJscz48cmVsYXRlZC11cmxzPjx1cmw+aHR0cHM6Ly9kb2kub3JnLzEwLjEw
ODAvMTc0ODMxMDcuMjAxNi4xMjY5MjEyPC91cmw+PC9yZWxhdGVkLXVybHM+PC91cmxzPjxlbGVj
dHJvbmljLXJlc291cmNlLW51bT4xMC4xMDgwLzE3NDgzMTA3LjIwMTYuMTI2OTIxMjwvZWxlY3Ry
b25pYy1yZXNvdXJjZS1udW0+PC9yZWNvcmQ+PC9DaXRlPjwvRW5kTm90ZT5=
</w:fldData>
        </w:fldChar>
      </w:r>
      <w:r>
        <w:instrText xml:space="preserve"> ADDIN EN.CITE.DATA </w:instrText>
      </w:r>
      <w:r>
        <w:fldChar w:fldCharType="end"/>
      </w:r>
      <w:r w:rsidRPr="00E0790B">
        <w:fldChar w:fldCharType="separate"/>
      </w:r>
      <w:r>
        <w:rPr>
          <w:noProof/>
        </w:rPr>
        <w:t>(Proaño-Guevara et al., 2018, Resnik and Klinger, 2017)</w:t>
      </w:r>
      <w:r w:rsidRPr="00E0790B">
        <w:fldChar w:fldCharType="end"/>
      </w:r>
      <w:r w:rsidRPr="00E0790B">
        <w:t xml:space="preserve">. A recurring theme presented by amputees is the desire for enhanced strength or grasp force for both myo-electric devices </w:t>
      </w:r>
      <w:r w:rsidRPr="00E0790B">
        <w:fldChar w:fldCharType="begin">
          <w:fldData xml:space="preserve">PEVuZE5vdGU+PENpdGU+PEF1dGhvcj5IYXNoaW08L0F1dGhvcj48WWVhcj4yMDE4PC9ZZWFyPjxS
ZWNOdW0+Mzg8L1JlY051bT48RGlzcGxheVRleHQ+KEhhc2hpbSBldCBhbC4sIDIwMTgsIFByb2HD
sW8tR3VldmFyYSBldCBhbC4sIDIwMTgsIFBpYXp6YSBldCBhbC4sIDIwMTcpPC9EaXNwbGF5VGV4
dD48cmVjb3JkPjxyZWMtbnVtYmVyPjM4PC9yZWMtbnVtYmVyPjxmb3JlaWduLWtleXM+PGtleSBh
cHA9IkVOIiBkYi1pZD0iczJheDUyd3BqZXN3dHJlNWZkdHAwYXBrYWZ4dGZyNXR4MHZzIiB0aW1l
c3RhbXA9IjE1MjY3NDMxMjkiPjM4PC9rZXk+PC9mb3JlaWduLWtleXM+PHJlZi10eXBlIG5hbWU9
IkpvdXJuYWwgQXJ0aWNsZSI+MTc8L3JlZi10eXBlPjxjb250cmlidXRvcnM+PGF1dGhvcnM+PGF1
dGhvcj5IYXNoaW0sIE4uIEEuPC9hdXRob3I+PGF1dGhvcj5BYmQgUmF6YWssIE4uIEEuPC9hdXRo
b3I+PGF1dGhvcj5BYnUgT3NtYW4sIE4uIEEuPC9hdXRob3I+PGF1dGhvcj5HaG9saXphZGVoLCBI
LjwvYXV0aG9yPjwvYXV0aG9ycz48L2NvbnRyaWJ1dG9ycz48dGl0bGVzPjx0aXRsZT5JbXByb3Zl
bWVudCBvbiB1cHBlciBsaW1iIGJvZHktcG93ZXJlZCBwcm9zdGhlc2VzICgxOTIx4oCTMjAxNik6
IEEgc3lzdGVtYXRpYyByZXZpZXc8L3RpdGxlPjxzZWNvbmRhcnktdGl0bGU+UHJvY2VlZGluZ3Mg
b2YgdGhlIEluc3RpdHV0aW9uIG9mIE1lY2hhbmljYWwgRW5naW5lZXJzLCBQYXJ0IEg6IEpvdXJu
YWwgb2YgRW5naW5lZXJpbmcgaW4gTWVkaWNpbmU8L3NlY29uZGFyeS10aXRsZT48L3RpdGxlcz48
cGVyaW9kaWNhbD48ZnVsbC10aXRsZT5Qcm9jZWVkaW5ncyBvZiB0aGUgSW5zdGl0dXRpb24gb2Yg
TWVjaGFuaWNhbCBFbmdpbmVlcnMsIFBhcnQgSDogSm91cm5hbCBvZiBFbmdpbmVlcmluZyBpbiBN
ZWRpY2luZTwvZnVsbC10aXRsZT48L3BlcmlvZGljYWw+PHBhZ2VzPjMtMTE8L3BhZ2VzPjx2b2x1
bWU+MjMyPC92b2x1bWU+PG51bWJlcj4xPC9udW1iZXI+PGRhdGVzPjx5ZWFyPjIwMTg8L3llYXI+
PC9kYXRlcz48d29yay10eXBlPlJldmlldzwvd29yay10eXBlPjx1cmxzPjxyZWxhdGVkLXVybHM+
PHVybD5odHRwczovL3d3dy5zY29wdXMuY29tL2lud2FyZC9yZWNvcmQudXJpP2VpZD0yLXMyLjAt
ODUwMzgzODgyODImYW1wO2RvaT0xMC4xMTc3JTJmMDk1NDQxMTkxNzc0NDU4NSZhbXA7cGFydG5l
cklEPTQwJmFtcDttZDU9ZWQyNGE0MzUxYWZmMGY1NDNiODMwMTM1OTk3ZjJhMjQ8L3VybD48L3Jl
bGF0ZWQtdXJscz48L3VybHM+PGVsZWN0cm9uaWMtcmVzb3VyY2UtbnVtPjEwLjExNzcvMDk1NDQx
MTkxNzc0NDU4NTwvZWxlY3Ryb25pYy1yZXNvdXJjZS1udW0+PHJlbW90ZS1kYXRhYmFzZS1uYW1l
PlNjb3B1czwvcmVtb3RlLWRhdGFiYXNlLW5hbWU+PC9yZWNvcmQ+PC9DaXRlPjxDaXRlPjxBdXRo
b3I+UHJvYcOxby1HdWV2YXJhPC9BdXRob3I+PFllYXI+MjAxODwvWWVhcj48UmVjTnVtPjM2PC9S
ZWNOdW0+PHJlY29yZD48cmVjLW51bWJlcj4zNjwvcmVjLW51bWJlcj48Zm9yZWlnbi1rZXlzPjxr
ZXkgYXBwPSJFTiIgZGItaWQ9InMyYXg1MndwamVzd3RyZTVmZHRwMGFwa2FmeHRmcjV0eDB2cyIg
dGltZXN0YW1wPSIxNTI2Njk3Mzk1Ij4zNjwva2V5PjwvZm9yZWlnbi1rZXlzPjxyZWYtdHlwZSBu
YW1lPSJDb25mZXJlbmNlIFByb2NlZWRpbmdzIj4xMDwvcmVmLXR5cGU+PGNvbnRyaWJ1dG9ycz48
YXV0aG9ycz48YXV0aG9yPlByb2HDsW8tR3VldmFyYSwgRGFuaWVsPC9hdXRob3I+PGF1dGhvcj5Q
cm9jZWwtRmVpasOzbywgSmF2aWVyPC9hdXRob3I+PGF1dGhvcj5aaGluZ3JlLUJhbGNhemFyLCBK
b2hubnk8L2F1dGhvcj48YXV0aG9yPlNlcnBhLUFuZHJhZGUsIEx1aXM8L2F1dGhvcj48L2F1dGhv
cnM+PHRlcnRpYXJ5LWF1dGhvcnM+PGF1dGhvcj5EdWZmeSwgVmluY2VudDwvYXV0aG9yPjxhdXRo
b3I+TGlnaHRuZXIsIE5hbmN5PC9hdXRob3I+PC90ZXJ0aWFyeS1hdXRob3JzPjwvY29udHJpYnV0
b3JzPjx0aXRsZXM+PHRpdGxlPkJpb21pbWV0aWNhbCBBcm0gUHJvc3RoZXNpczogQSBOZXcgUHJv
cG9zYWw8L3RpdGxlPjx0ZXJ0aWFyeS10aXRsZT5BZHZhbmNlcyBpbiBIdW1hbiBGYWN0b3JzIGFu
ZCBFcmdvbm9taWNzIGluIEhlYWx0aGNhcmUgYW5kIE1lZGljYWwgRGV2aWNlczwvdGVydGlhcnkt
dGl0bGU+PC90aXRsZXM+PHBhZ2VzPjU0OS01NTg8L3BhZ2VzPjxkYXRlcz48eWVhcj4yMDE4PC95
ZWFyPjwvZGF0ZXM+PHB1Yi1sb2NhdGlvbj5DaGFtPC9wdWItbG9jYXRpb24+PHB1Ymxpc2hlcj5T
cHJpbmdlciBJbnRlcm5hdGlvbmFsIFB1Ymxpc2hpbmc8L3B1Ymxpc2hlcj48aXNibj45NzgtMy0z
MTktNjA0ODMtMTwvaXNibj48bGFiZWw+MTAuMTAwNy85NzgtMy0zMTktNjA0ODMtMV81NzwvbGFi
ZWw+PHVybHM+PC91cmxzPjwvcmVjb3JkPjwvQ2l0ZT48Q2l0ZT48QXV0aG9yPlBpYXp6YTwvQXV0
aG9yPjxZZWFyPjIwMTc8L1llYXI+PFJlY051bT40MjwvUmVjTnVtPjxyZWNvcmQ+PHJlYy1udW1i
ZXI+NDI8L3JlYy1udW1iZXI+PGZvcmVpZ24ta2V5cz48a2V5IGFwcD0iRU4iIGRiLWlkPSJzMmF4
NTJ3cGplc3d0cmU1ZmR0cDBhcGthZnh0ZnI1dHgwdnMiIHRpbWVzdGFtcD0iMTUyNjc0ODkxOCI+
NDI8L2tleT48L2ZvcmVpZ24ta2V5cz48cmVmLXR5cGUgbmFtZT0iSm91cm5hbCBBcnRpY2xlIj4x
NzwvcmVmLXR5cGU+PGNvbnRyaWJ1dG9ycz48YXV0aG9ycz48YXV0aG9yPlBpYXp6YSwgQy48L2F1
dGhvcj48YXV0aG9yPkNhdGFsYW5vLCBNLiBHLjwvYXV0aG9yPjxhdXRob3I+R29kZnJleSwgUy4g
Qi48L2F1dGhvcj48YXV0aG9yPlJvc3NpLCBNLjwvYXV0aG9yPjxhdXRob3I+R3Jpb2xpLCBHLjwv
YXV0aG9yPjxhdXRob3I+QmlhbmNoaSwgTS48L2F1dGhvcj48YXV0aG9yPlpoYW8sIEsuPC9hdXRo
b3I+PGF1dGhvcj5CaWNjaGksIEEuPC9hdXRob3I+PC9hdXRob3JzPjwvY29udHJpYnV0b3JzPjx0
aXRsZXM+PHRpdGxlPlRoZSBTb2Z0SGFuZCBQcm8tSDogQSBIeWJyaWQgQm9keS1Db250cm9sbGVk
LCBFbGVjdHJpY2FsbHkgUG93ZXJlZCBIYW5kIFByb3N0aGVzaXMgZm9yIERhaWx5IExpdmluZyBh
bmQgV29ya2luZzwvdGl0bGU+PHNlY29uZGFyeS10aXRsZT5JRUVFIFJvYm90aWNzIGFuZCBBdXRv
bWF0aW9uIE1hZ2F6aW5lPC9zZWNvbmRhcnktdGl0bGU+PC90aXRsZXM+PHBlcmlvZGljYWw+PGZ1
bGwtdGl0bGU+SUVFRSBSb2JvdGljcyBhbmQgQXV0b21hdGlvbiBNYWdhemluZTwvZnVsbC10aXRs
ZT48L3BlcmlvZGljYWw+PHBhZ2VzPjg3LTEwMTwvcGFnZXM+PHZvbHVtZT4yNDwvdm9sdW1lPjxu
dW1iZXI+NDwvbnVtYmVyPjxkYXRlcz48eWVhcj4yMDE3PC95ZWFyPjwvZGF0ZXM+PHdvcmstdHlw
ZT5BcnRpY2xlPC93b3JrLXR5cGU+PHVybHM+PHJlbGF0ZWQtdXJscz48dXJsPmh0dHBzOi8vd3d3
LnNjb3B1cy5jb20vaW53YXJkL3JlY29yZC51cmk/ZWlkPTItczIuMC04NTAzNTE1MDkyOSZhbXA7
ZG9pPTEwLjExMDklMmZNUkEuMjAxNy4yNzUxNjYyJmFtcDtwYXJ0bmVySUQ9NDAmYW1wO21kNT05
Y2VkNDJiM2Q5MzZiMDAxYmZjNzhhNTg2YTYyNzI4NTwvdXJsPjwvcmVsYXRlZC11cmxzPjwvdXJs
cz48Y3VzdG9tNz44MTEwNjM0PC9jdXN0b203PjxlbGVjdHJvbmljLXJlc291cmNlLW51bT4xMC4x
MTA5L01SQS4yMDE3LjI3NTE2NjI8L2VsZWN0cm9uaWMtcmVzb3VyY2UtbnVtPjxyZW1vdGUtZGF0
YWJhc2UtbmFtZT5TY29wdXM8L3JlbW90ZS1kYXRhYmFzZS1uYW1lPjwvcmVjb3JkPjwvQ2l0ZT48
L0VuZE5vdGU+AG==
</w:fldData>
        </w:fldChar>
      </w:r>
      <w:r>
        <w:instrText xml:space="preserve"> ADDIN EN.CITE </w:instrText>
      </w:r>
      <w:r>
        <w:fldChar w:fldCharType="begin">
          <w:fldData xml:space="preserve">PEVuZE5vdGU+PENpdGU+PEF1dGhvcj5IYXNoaW08L0F1dGhvcj48WWVhcj4yMDE4PC9ZZWFyPjxS
ZWNOdW0+Mzg8L1JlY051bT48RGlzcGxheVRleHQ+KEhhc2hpbSBldCBhbC4sIDIwMTgsIFByb2HD
sW8tR3VldmFyYSBldCBhbC4sIDIwMTgsIFBpYXp6YSBldCBhbC4sIDIwMTcpPC9EaXNwbGF5VGV4
dD48cmVjb3JkPjxyZWMtbnVtYmVyPjM4PC9yZWMtbnVtYmVyPjxmb3JlaWduLWtleXM+PGtleSBh
cHA9IkVOIiBkYi1pZD0iczJheDUyd3BqZXN3dHJlNWZkdHAwYXBrYWZ4dGZyNXR4MHZzIiB0aW1l
c3RhbXA9IjE1MjY3NDMxMjkiPjM4PC9rZXk+PC9mb3JlaWduLWtleXM+PHJlZi10eXBlIG5hbWU9
IkpvdXJuYWwgQXJ0aWNsZSI+MTc8L3JlZi10eXBlPjxjb250cmlidXRvcnM+PGF1dGhvcnM+PGF1
dGhvcj5IYXNoaW0sIE4uIEEuPC9hdXRob3I+PGF1dGhvcj5BYmQgUmF6YWssIE4uIEEuPC9hdXRo
b3I+PGF1dGhvcj5BYnUgT3NtYW4sIE4uIEEuPC9hdXRob3I+PGF1dGhvcj5HaG9saXphZGVoLCBI
LjwvYXV0aG9yPjwvYXV0aG9ycz48L2NvbnRyaWJ1dG9ycz48dGl0bGVzPjx0aXRsZT5JbXByb3Zl
bWVudCBvbiB1cHBlciBsaW1iIGJvZHktcG93ZXJlZCBwcm9zdGhlc2VzICgxOTIx4oCTMjAxNik6
IEEgc3lzdGVtYXRpYyByZXZpZXc8L3RpdGxlPjxzZWNvbmRhcnktdGl0bGU+UHJvY2VlZGluZ3Mg
b2YgdGhlIEluc3RpdHV0aW9uIG9mIE1lY2hhbmljYWwgRW5naW5lZXJzLCBQYXJ0IEg6IEpvdXJu
YWwgb2YgRW5naW5lZXJpbmcgaW4gTWVkaWNpbmU8L3NlY29uZGFyeS10aXRsZT48L3RpdGxlcz48
cGVyaW9kaWNhbD48ZnVsbC10aXRsZT5Qcm9jZWVkaW5ncyBvZiB0aGUgSW5zdGl0dXRpb24gb2Yg
TWVjaGFuaWNhbCBFbmdpbmVlcnMsIFBhcnQgSDogSm91cm5hbCBvZiBFbmdpbmVlcmluZyBpbiBN
ZWRpY2luZTwvZnVsbC10aXRsZT48L3BlcmlvZGljYWw+PHBhZ2VzPjMtMTE8L3BhZ2VzPjx2b2x1
bWU+MjMyPC92b2x1bWU+PG51bWJlcj4xPC9udW1iZXI+PGRhdGVzPjx5ZWFyPjIwMTg8L3llYXI+
PC9kYXRlcz48d29yay10eXBlPlJldmlldzwvd29yay10eXBlPjx1cmxzPjxyZWxhdGVkLXVybHM+
PHVybD5odHRwczovL3d3dy5zY29wdXMuY29tL2lud2FyZC9yZWNvcmQudXJpP2VpZD0yLXMyLjAt
ODUwMzgzODgyODImYW1wO2RvaT0xMC4xMTc3JTJmMDk1NDQxMTkxNzc0NDU4NSZhbXA7cGFydG5l
cklEPTQwJmFtcDttZDU9ZWQyNGE0MzUxYWZmMGY1NDNiODMwMTM1OTk3ZjJhMjQ8L3VybD48L3Jl
bGF0ZWQtdXJscz48L3VybHM+PGVsZWN0cm9uaWMtcmVzb3VyY2UtbnVtPjEwLjExNzcvMDk1NDQx
MTkxNzc0NDU4NTwvZWxlY3Ryb25pYy1yZXNvdXJjZS1udW0+PHJlbW90ZS1kYXRhYmFzZS1uYW1l
PlNjb3B1czwvcmVtb3RlLWRhdGFiYXNlLW5hbWU+PC9yZWNvcmQ+PC9DaXRlPjxDaXRlPjxBdXRo
b3I+UHJvYcOxby1HdWV2YXJhPC9BdXRob3I+PFllYXI+MjAxODwvWWVhcj48UmVjTnVtPjM2PC9S
ZWNOdW0+PHJlY29yZD48cmVjLW51bWJlcj4zNjwvcmVjLW51bWJlcj48Zm9yZWlnbi1rZXlzPjxr
ZXkgYXBwPSJFTiIgZGItaWQ9InMyYXg1MndwamVzd3RyZTVmZHRwMGFwa2FmeHRmcjV0eDB2cyIg
dGltZXN0YW1wPSIxNTI2Njk3Mzk1Ij4zNjwva2V5PjwvZm9yZWlnbi1rZXlzPjxyZWYtdHlwZSBu
YW1lPSJDb25mZXJlbmNlIFByb2NlZWRpbmdzIj4xMDwvcmVmLXR5cGU+PGNvbnRyaWJ1dG9ycz48
YXV0aG9ycz48YXV0aG9yPlByb2HDsW8tR3VldmFyYSwgRGFuaWVsPC9hdXRob3I+PGF1dGhvcj5Q
cm9jZWwtRmVpasOzbywgSmF2aWVyPC9hdXRob3I+PGF1dGhvcj5aaGluZ3JlLUJhbGNhemFyLCBK
b2hubnk8L2F1dGhvcj48YXV0aG9yPlNlcnBhLUFuZHJhZGUsIEx1aXM8L2F1dGhvcj48L2F1dGhv
cnM+PHRlcnRpYXJ5LWF1dGhvcnM+PGF1dGhvcj5EdWZmeSwgVmluY2VudDwvYXV0aG9yPjxhdXRo
b3I+TGlnaHRuZXIsIE5hbmN5PC9hdXRob3I+PC90ZXJ0aWFyeS1hdXRob3JzPjwvY29udHJpYnV0
b3JzPjx0aXRsZXM+PHRpdGxlPkJpb21pbWV0aWNhbCBBcm0gUHJvc3RoZXNpczogQSBOZXcgUHJv
cG9zYWw8L3RpdGxlPjx0ZXJ0aWFyeS10aXRsZT5BZHZhbmNlcyBpbiBIdW1hbiBGYWN0b3JzIGFu
ZCBFcmdvbm9taWNzIGluIEhlYWx0aGNhcmUgYW5kIE1lZGljYWwgRGV2aWNlczwvdGVydGlhcnkt
dGl0bGU+PC90aXRsZXM+PHBhZ2VzPjU0OS01NTg8L3BhZ2VzPjxkYXRlcz48eWVhcj4yMDE4PC95
ZWFyPjwvZGF0ZXM+PHB1Yi1sb2NhdGlvbj5DaGFtPC9wdWItbG9jYXRpb24+PHB1Ymxpc2hlcj5T
cHJpbmdlciBJbnRlcm5hdGlvbmFsIFB1Ymxpc2hpbmc8L3B1Ymxpc2hlcj48aXNibj45NzgtMy0z
MTktNjA0ODMtMTwvaXNibj48bGFiZWw+MTAuMTAwNy85NzgtMy0zMTktNjA0ODMtMV81NzwvbGFi
ZWw+PHVybHM+PC91cmxzPjwvcmVjb3JkPjwvQ2l0ZT48Q2l0ZT48QXV0aG9yPlBpYXp6YTwvQXV0
aG9yPjxZZWFyPjIwMTc8L1llYXI+PFJlY051bT40MjwvUmVjTnVtPjxyZWNvcmQ+PHJlYy1udW1i
ZXI+NDI8L3JlYy1udW1iZXI+PGZvcmVpZ24ta2V5cz48a2V5IGFwcD0iRU4iIGRiLWlkPSJzMmF4
NTJ3cGplc3d0cmU1ZmR0cDBhcGthZnh0ZnI1dHgwdnMiIHRpbWVzdGFtcD0iMTUyNjc0ODkxOCI+
NDI8L2tleT48L2ZvcmVpZ24ta2V5cz48cmVmLXR5cGUgbmFtZT0iSm91cm5hbCBBcnRpY2xlIj4x
NzwvcmVmLXR5cGU+PGNvbnRyaWJ1dG9ycz48YXV0aG9ycz48YXV0aG9yPlBpYXp6YSwgQy48L2F1
dGhvcj48YXV0aG9yPkNhdGFsYW5vLCBNLiBHLjwvYXV0aG9yPjxhdXRob3I+R29kZnJleSwgUy4g
Qi48L2F1dGhvcj48YXV0aG9yPlJvc3NpLCBNLjwvYXV0aG9yPjxhdXRob3I+R3Jpb2xpLCBHLjwv
YXV0aG9yPjxhdXRob3I+QmlhbmNoaSwgTS48L2F1dGhvcj48YXV0aG9yPlpoYW8sIEsuPC9hdXRo
b3I+PGF1dGhvcj5CaWNjaGksIEEuPC9hdXRob3I+PC9hdXRob3JzPjwvY29udHJpYnV0b3JzPjx0
aXRsZXM+PHRpdGxlPlRoZSBTb2Z0SGFuZCBQcm8tSDogQSBIeWJyaWQgQm9keS1Db250cm9sbGVk
LCBFbGVjdHJpY2FsbHkgUG93ZXJlZCBIYW5kIFByb3N0aGVzaXMgZm9yIERhaWx5IExpdmluZyBh
bmQgV29ya2luZzwvdGl0bGU+PHNlY29uZGFyeS10aXRsZT5JRUVFIFJvYm90aWNzIGFuZCBBdXRv
bWF0aW9uIE1hZ2F6aW5lPC9zZWNvbmRhcnktdGl0bGU+PC90aXRsZXM+PHBlcmlvZGljYWw+PGZ1
bGwtdGl0bGU+SUVFRSBSb2JvdGljcyBhbmQgQXV0b21hdGlvbiBNYWdhemluZTwvZnVsbC10aXRs
ZT48L3BlcmlvZGljYWw+PHBhZ2VzPjg3LTEwMTwvcGFnZXM+PHZvbHVtZT4yNDwvdm9sdW1lPjxu
dW1iZXI+NDwvbnVtYmVyPjxkYXRlcz48eWVhcj4yMDE3PC95ZWFyPjwvZGF0ZXM+PHdvcmstdHlw
ZT5BcnRpY2xlPC93b3JrLXR5cGU+PHVybHM+PHJlbGF0ZWQtdXJscz48dXJsPmh0dHBzOi8vd3d3
LnNjb3B1cy5jb20vaW53YXJkL3JlY29yZC51cmk/ZWlkPTItczIuMC04NTAzNTE1MDkyOSZhbXA7
ZG9pPTEwLjExMDklMmZNUkEuMjAxNy4yNzUxNjYyJmFtcDtwYXJ0bmVySUQ9NDAmYW1wO21kNT05
Y2VkNDJiM2Q5MzZiMDAxYmZjNzhhNTg2YTYyNzI4NTwvdXJsPjwvcmVsYXRlZC11cmxzPjwvdXJs
cz48Y3VzdG9tNz44MTEwNjM0PC9jdXN0b203PjxlbGVjdHJvbmljLXJlc291cmNlLW51bT4xMC4x
MTA5L01SQS4yMDE3LjI3NTE2NjI8L2VsZWN0cm9uaWMtcmVzb3VyY2UtbnVtPjxyZW1vdGUtZGF0
YWJhc2UtbmFtZT5TY29wdXM8L3JlbW90ZS1kYXRhYmFzZS1uYW1lPjwvcmVjb3JkPjwvQ2l0ZT48
L0VuZE5vdGU+AG==
</w:fldData>
        </w:fldChar>
      </w:r>
      <w:r>
        <w:instrText xml:space="preserve"> ADDIN EN.CITE.DATA </w:instrText>
      </w:r>
      <w:r>
        <w:fldChar w:fldCharType="end"/>
      </w:r>
      <w:r w:rsidRPr="00E0790B">
        <w:fldChar w:fldCharType="separate"/>
      </w:r>
      <w:r>
        <w:rPr>
          <w:noProof/>
        </w:rPr>
        <w:t>(Hashim et al., 2018, Proaño-Guevara et al., 2018, Piazza et al., 2017)</w:t>
      </w:r>
      <w:r w:rsidRPr="00E0790B">
        <w:fldChar w:fldCharType="end"/>
      </w:r>
      <w:r w:rsidRPr="00E0790B">
        <w:t xml:space="preserve"> and body powered devices </w:t>
      </w:r>
      <w:r w:rsidRPr="00E0790B">
        <w:fldChar w:fldCharType="begin">
          <w:fldData xml:space="preserve">PEVuZE5vdGU+PENpdGU+PEF1dGhvcj5BeXViPC9BdXRob3I+PFllYXI+MjAxNzwvWWVhcj48UmVj
TnVtPjI4PC9SZWNOdW0+PERpc3BsYXlUZXh0PihBeXViIGV0IGFsLiwgMjAxNywgSGljaGVydCBl
dCBhbC4sIDIwMTcpPC9EaXNwbGF5VGV4dD48cmVjb3JkPjxyZWMtbnVtYmVyPjI4PC9yZWMtbnVt
YmVyPjxmb3JlaWduLWtleXM+PGtleSBhcHA9IkVOIiBkYi1pZD0iczJheDUyd3BqZXN3dHJlNWZk
dHAwYXBrYWZ4dGZyNXR4MHZzIiB0aW1lc3RhbXA9IjE1MjY2NjAxNTgiPjI4PC9rZXk+PC9mb3Jl
aWduLWtleXM+PHJlZi10eXBlIG5hbWU9IkpvdXJuYWwgQXJ0aWNsZSI+MTc8L3JlZi10eXBlPjxj
b250cmlidXRvcnM+PGF1dGhvcnM+PGF1dGhvcj5BeXViLCBSYWZpPC9hdXRob3I+PGF1dGhvcj5W
aWxsYXJyZWFsLCBEYXJpbzwvYXV0aG9yPjxhdXRob3I+R3JlZ2csIFJvYmVydCBEPC9hdXRob3I+
PGF1dGhvcj5HYW8sIEZhbjwvYXV0aG9yPjwvYXV0aG9ycz48L2NvbnRyaWJ1dG9ycz48dGl0bGVz
Pjx0aXRsZT5FdmFsdWF0aW9uIG9mIHRyYW5zcmFkaWFsIGJvZHktcG93ZXJlZCBwcm9zdGhlc2Vz
IHVzaW5nIGEgcm9ib3RpYyBzaW11bGF0b3I8L3RpdGxlPjxzZWNvbmRhcnktdGl0bGU+UHJvc3Ro
ZXRpY3MgYW5kIE9ydGhvdGljcyBJbnRlcm5hdGlvbmFsPC9zZWNvbmRhcnktdGl0bGU+PC90aXRs
ZXM+PHBlcmlvZGljYWw+PGZ1bGwtdGl0bGU+UHJvc3RoZXRpY3MgYW5kIG9ydGhvdGljcyBpbnRl
cm5hdGlvbmFsPC9mdWxsLXRpdGxlPjwvcGVyaW9kaWNhbD48cGFnZXM+MTk0LTIwMDwvcGFnZXM+
PHZvbHVtZT40MTwvdm9sdW1lPjxudW1iZXI+MjwvbnVtYmVyPjxrZXl3b3Jkcz48a2V5d29yZD5C
aW9tZWNoYW5pY3Mgb2YgcHJvc3RoZXRpYy9vcnRob3RpYyBkZXZpY2VzLHJlaGFiaWxpdGF0aW9u
IG9mIHByb3N0aGVzZXMgdXNlcnMsdGVzdGluZyBvZiBwcm9zdGhldGljIGFuZCBvcnRob3RpYyBj
b21wb25lbnRzLHVwcGVyLWxpbWIgcHJvc3RoZXRpY3M8L2tleXdvcmQ+PC9rZXl3b3Jkcz48ZGF0
ZXM+PHllYXI+MjAxNzwveWVhcj48L2RhdGVzPjxhY2Nlc3Npb24tbnVtPjI3NDY5MTA1PC9hY2Nl
c3Npb24tbnVtPjx1cmxzPjxyZWxhdGVkLXVybHM+PHVybD5odHRwOi8vam91cm5hbHMuc2FnZXB1
Yi5jb20vZG9pL2Ficy8xMC4xMTc3LzAzMDkzNjQ2MTY2NTAwNzc8L3VybD48L3JlbGF0ZWQtdXJs
cz48L3VybHM+PGVsZWN0cm9uaWMtcmVzb3VyY2UtbnVtPjEwLjExNzcvMDMwOTM2NDYxNjY1MDA3
NzwvZWxlY3Ryb25pYy1yZXNvdXJjZS1udW0+PC9yZWNvcmQ+PC9DaXRlPjxDaXRlPjxBdXRob3I+
SGljaGVydDwvQXV0aG9yPjxZZWFyPjIwMTc8L1llYXI+PFJlY051bT4yOTwvUmVjTnVtPjxyZWNv
cmQ+PHJlYy1udW1iZXI+Mjk8L3JlYy1udW1iZXI+PGZvcmVpZ24ta2V5cz48a2V5IGFwcD0iRU4i
IGRiLWlkPSJzMmF4NTJ3cGplc3d0cmU1ZmR0cDBhcGthZnh0ZnI1dHgwdnMiIHRpbWVzdGFtcD0i
MTUyNjY2MDM2OCI+Mjk8L2tleT48L2ZvcmVpZ24ta2V5cz48cmVmLXR5cGUgbmFtZT0iSm91cm5h
bCBBcnRpY2xlIj4xNzwvcmVmLXR5cGU+PGNvbnRyaWJ1dG9ycz48YXV0aG9ycz48YXV0aG9yPkhp
Y2hlcnQsIE1vbmE8L2F1dGhvcj48YXV0aG9yPkFiYmluaywgRGF2aWQgQS48L2F1dGhvcj48YXV0
aG9yPkt5YmVyZCwgUGV0ZXIgSi48L2F1dGhvcj48YXV0aG9yPlBsZXR0ZW5idXJnLCBEaWNrIEgu
PC9hdXRob3I+PC9hdXRob3JzPjwvY29udHJpYnV0b3JzPjx0aXRsZXM+PHRpdGxlPkhpZ2ggQ2Fi
bGUgRm9yY2VzIERldGVyaW9yYXRlIFBpbmNoIEZvcmNlIENvbnRyb2wgaW4gVm9sdW50YXJ5LUNs
b3NpbmcgQm9keS1Qb3dlcmVkIFByb3N0aGVzZXM8L3RpdGxlPjxzZWNvbmRhcnktdGl0bGU+UExv
UyBPTkU8L3NlY29uZGFyeS10aXRsZT48L3RpdGxlcz48cGVyaW9kaWNhbD48ZnVsbC10aXRsZT5Q
TG9TIE9ORTwvZnVsbC10aXRsZT48L3BlcmlvZGljYWw+PHBhZ2VzPmUwMTY5OTk2PC9wYWdlcz48
dm9sdW1lPjEyPC92b2x1bWU+PHNlY3Rpb24+ZTAxNjk5OTY8L3NlY3Rpb24+PGtleXdvcmRzPjxr
ZXl3b3JkPlByb3N0aGVzZXMgYW5kIGltcGxhbnRzPC9rZXl3b3JkPjwva2V5d29yZHM+PGRhdGVz
Pjx5ZWFyPjIwMTc8L3llYXI+PHB1Yi1kYXRlcz48ZGF0ZT4yMDE3LzAxLzE4LyYjeEQ7Ly88L2Rh
dGU+PC9wdWItZGF0ZXM+PC9kYXRlcz48aXNibj4xOTMyNjIwMzwvaXNibj48d29yay10eXBlPkFy
dGljbGU8L3dvcmstdHlwZT48dXJscz48cmVsYXRlZC11cmxzPjx1cmw+aHR0cDovL2xpbmsuZ2Fs
ZWdyb3VwLmNvbS5lenByb3h5LmxpYi5tb25hc2guZWR1LmF1L2FwcHMvZG9jL0E0NzgxMzMxNTgv
QU9ORT91PW1vbmFzaCZhbXA7c2lkPUFPTkUmYW1wO3hpZD0wNzRmOTUzZDwvdXJsPjwvcmVsYXRl
ZC11cmxzPjwvdXJscz48cmVtb3RlLWRhdGFiYXNlLW5hbWU+QWNhZGVtaWMgT25lRmlsZTwvcmVt
b3RlLWRhdGFiYXNlLW5hbWU+PHJlbW90ZS1kYXRhYmFzZS1wcm92aWRlcj5HYWxlPC9yZW1vdGUt
ZGF0YWJhc2UtcHJvdmlkZXI+PGxhbmd1YWdlPkVuZ2xpc2g8L2xhbmd1YWdlPjxhY2Nlc3MtZGF0
ZT4yMDE4LzUvMTgvPC9hY2Nlc3MtZGF0ZT48L3JlY29yZD48L0NpdGU+PC9FbmROb3RlPgB=
</w:fldData>
        </w:fldChar>
      </w:r>
      <w:r>
        <w:instrText xml:space="preserve"> ADDIN EN.CITE </w:instrText>
      </w:r>
      <w:r>
        <w:fldChar w:fldCharType="begin">
          <w:fldData xml:space="preserve">PEVuZE5vdGU+PENpdGU+PEF1dGhvcj5BeXViPC9BdXRob3I+PFllYXI+MjAxNzwvWWVhcj48UmVj
TnVtPjI4PC9SZWNOdW0+PERpc3BsYXlUZXh0PihBeXViIGV0IGFsLiwgMjAxNywgSGljaGVydCBl
dCBhbC4sIDIwMTcpPC9EaXNwbGF5VGV4dD48cmVjb3JkPjxyZWMtbnVtYmVyPjI4PC9yZWMtbnVt
YmVyPjxmb3JlaWduLWtleXM+PGtleSBhcHA9IkVOIiBkYi1pZD0iczJheDUyd3BqZXN3dHJlNWZk
dHAwYXBrYWZ4dGZyNXR4MHZzIiB0aW1lc3RhbXA9IjE1MjY2NjAxNTgiPjI4PC9rZXk+PC9mb3Jl
aWduLWtleXM+PHJlZi10eXBlIG5hbWU9IkpvdXJuYWwgQXJ0aWNsZSI+MTc8L3JlZi10eXBlPjxj
b250cmlidXRvcnM+PGF1dGhvcnM+PGF1dGhvcj5BeXViLCBSYWZpPC9hdXRob3I+PGF1dGhvcj5W
aWxsYXJyZWFsLCBEYXJpbzwvYXV0aG9yPjxhdXRob3I+R3JlZ2csIFJvYmVydCBEPC9hdXRob3I+
PGF1dGhvcj5HYW8sIEZhbjwvYXV0aG9yPjwvYXV0aG9ycz48L2NvbnRyaWJ1dG9ycz48dGl0bGVz
Pjx0aXRsZT5FdmFsdWF0aW9uIG9mIHRyYW5zcmFkaWFsIGJvZHktcG93ZXJlZCBwcm9zdGhlc2Vz
IHVzaW5nIGEgcm9ib3RpYyBzaW11bGF0b3I8L3RpdGxlPjxzZWNvbmRhcnktdGl0bGU+UHJvc3Ro
ZXRpY3MgYW5kIE9ydGhvdGljcyBJbnRlcm5hdGlvbmFsPC9zZWNvbmRhcnktdGl0bGU+PC90aXRs
ZXM+PHBlcmlvZGljYWw+PGZ1bGwtdGl0bGU+UHJvc3RoZXRpY3MgYW5kIG9ydGhvdGljcyBpbnRl
cm5hdGlvbmFsPC9mdWxsLXRpdGxlPjwvcGVyaW9kaWNhbD48cGFnZXM+MTk0LTIwMDwvcGFnZXM+
PHZvbHVtZT40MTwvdm9sdW1lPjxudW1iZXI+MjwvbnVtYmVyPjxrZXl3b3Jkcz48a2V5d29yZD5C
aW9tZWNoYW5pY3Mgb2YgcHJvc3RoZXRpYy9vcnRob3RpYyBkZXZpY2VzLHJlaGFiaWxpdGF0aW9u
IG9mIHByb3N0aGVzZXMgdXNlcnMsdGVzdGluZyBvZiBwcm9zdGhldGljIGFuZCBvcnRob3RpYyBj
b21wb25lbnRzLHVwcGVyLWxpbWIgcHJvc3RoZXRpY3M8L2tleXdvcmQ+PC9rZXl3b3Jkcz48ZGF0
ZXM+PHllYXI+MjAxNzwveWVhcj48L2RhdGVzPjxhY2Nlc3Npb24tbnVtPjI3NDY5MTA1PC9hY2Nl
c3Npb24tbnVtPjx1cmxzPjxyZWxhdGVkLXVybHM+PHVybD5odHRwOi8vam91cm5hbHMuc2FnZXB1
Yi5jb20vZG9pL2Ficy8xMC4xMTc3LzAzMDkzNjQ2MTY2NTAwNzc8L3VybD48L3JlbGF0ZWQtdXJs
cz48L3VybHM+PGVsZWN0cm9uaWMtcmVzb3VyY2UtbnVtPjEwLjExNzcvMDMwOTM2NDYxNjY1MDA3
NzwvZWxlY3Ryb25pYy1yZXNvdXJjZS1udW0+PC9yZWNvcmQ+PC9DaXRlPjxDaXRlPjxBdXRob3I+
SGljaGVydDwvQXV0aG9yPjxZZWFyPjIwMTc8L1llYXI+PFJlY051bT4yOTwvUmVjTnVtPjxyZWNv
cmQ+PHJlYy1udW1iZXI+Mjk8L3JlYy1udW1iZXI+PGZvcmVpZ24ta2V5cz48a2V5IGFwcD0iRU4i
IGRiLWlkPSJzMmF4NTJ3cGplc3d0cmU1ZmR0cDBhcGthZnh0ZnI1dHgwdnMiIHRpbWVzdGFtcD0i
MTUyNjY2MDM2OCI+Mjk8L2tleT48L2ZvcmVpZ24ta2V5cz48cmVmLXR5cGUgbmFtZT0iSm91cm5h
bCBBcnRpY2xlIj4xNzwvcmVmLXR5cGU+PGNvbnRyaWJ1dG9ycz48YXV0aG9ycz48YXV0aG9yPkhp
Y2hlcnQsIE1vbmE8L2F1dGhvcj48YXV0aG9yPkFiYmluaywgRGF2aWQgQS48L2F1dGhvcj48YXV0
aG9yPkt5YmVyZCwgUGV0ZXIgSi48L2F1dGhvcj48YXV0aG9yPlBsZXR0ZW5idXJnLCBEaWNrIEgu
PC9hdXRob3I+PC9hdXRob3JzPjwvY29udHJpYnV0b3JzPjx0aXRsZXM+PHRpdGxlPkhpZ2ggQ2Fi
bGUgRm9yY2VzIERldGVyaW9yYXRlIFBpbmNoIEZvcmNlIENvbnRyb2wgaW4gVm9sdW50YXJ5LUNs
b3NpbmcgQm9keS1Qb3dlcmVkIFByb3N0aGVzZXM8L3RpdGxlPjxzZWNvbmRhcnktdGl0bGU+UExv
UyBPTkU8L3NlY29uZGFyeS10aXRsZT48L3RpdGxlcz48cGVyaW9kaWNhbD48ZnVsbC10aXRsZT5Q
TG9TIE9ORTwvZnVsbC10aXRsZT48L3BlcmlvZGljYWw+PHBhZ2VzPmUwMTY5OTk2PC9wYWdlcz48
dm9sdW1lPjEyPC92b2x1bWU+PHNlY3Rpb24+ZTAxNjk5OTY8L3NlY3Rpb24+PGtleXdvcmRzPjxr
ZXl3b3JkPlByb3N0aGVzZXMgYW5kIGltcGxhbnRzPC9rZXl3b3JkPjwva2V5d29yZHM+PGRhdGVz
Pjx5ZWFyPjIwMTc8L3llYXI+PHB1Yi1kYXRlcz48ZGF0ZT4yMDE3LzAxLzE4LyYjeEQ7Ly88L2Rh
dGU+PC9wdWItZGF0ZXM+PC9kYXRlcz48aXNibj4xOTMyNjIwMzwvaXNibj48d29yay10eXBlPkFy
dGljbGU8L3dvcmstdHlwZT48dXJscz48cmVsYXRlZC11cmxzPjx1cmw+aHR0cDovL2xpbmsuZ2Fs
ZWdyb3VwLmNvbS5lenByb3h5LmxpYi5tb25hc2guZWR1LmF1L2FwcHMvZG9jL0E0NzgxMzMxNTgv
QU9ORT91PW1vbmFzaCZhbXA7c2lkPUFPTkUmYW1wO3hpZD0wNzRmOTUzZDwvdXJsPjwvcmVsYXRl
ZC11cmxzPjwvdXJscz48cmVtb3RlLWRhdGFiYXNlLW5hbWU+QWNhZGVtaWMgT25lRmlsZTwvcmVt
b3RlLWRhdGFiYXNlLW5hbWU+PHJlbW90ZS1kYXRhYmFzZS1wcm92aWRlcj5HYWxlPC9yZW1vdGUt
ZGF0YWJhc2UtcHJvdmlkZXI+PGxhbmd1YWdlPkVuZ2xpc2g8L2xhbmd1YWdlPjxhY2Nlc3MtZGF0
ZT4yMDE4LzUvMTgvPC9hY2Nlc3MtZGF0ZT48L3JlY29yZD48L0NpdGU+PC9FbmROb3RlPgB=
</w:fldData>
        </w:fldChar>
      </w:r>
      <w:r>
        <w:instrText xml:space="preserve"> ADDIN EN.CITE.DATA </w:instrText>
      </w:r>
      <w:r>
        <w:fldChar w:fldCharType="end"/>
      </w:r>
      <w:r w:rsidRPr="00E0790B">
        <w:fldChar w:fldCharType="separate"/>
      </w:r>
      <w:r>
        <w:rPr>
          <w:noProof/>
        </w:rPr>
        <w:t>(Ayub et al., 2017, Hichert et al., 2017)</w:t>
      </w:r>
      <w:r w:rsidRPr="00E0790B">
        <w:fldChar w:fldCharType="end"/>
      </w:r>
      <w:r w:rsidRPr="00E0790B">
        <w:t xml:space="preserve">. For example, for the voluntary closing body powered prosthesis known as the Hosmer Soft Hand, patients had to exert over 131N of cable force in order to achieve a mere 15N pinch force </w:t>
      </w:r>
      <w:r w:rsidRPr="00E0790B">
        <w:fldChar w:fldCharType="begin"/>
      </w:r>
      <w:r>
        <w:instrText xml:space="preserve"> ADDIN EN.CITE &lt;EndNote&gt;&lt;Cite&gt;&lt;Author&gt;Hichert&lt;/Author&gt;&lt;Year&gt;2018&lt;/Year&gt;&lt;RecNum&gt;40&lt;/RecNum&gt;&lt;DisplayText&gt;(Hichert et al., 2018)&lt;/DisplayText&gt;&lt;record&gt;&lt;rec-number&gt;40&lt;/rec-number&gt;&lt;foreign-keys&gt;&lt;key app="EN" db-id="s2ax52wpjeswtre5fdtp0apkafxtfr5tx0vs" timestamp="1526747117"&gt;40&lt;/key&gt;&lt;/foreign-keys&gt;&lt;ref-type name="Journal Article"&gt;17&lt;/ref-type&gt;&lt;contributors&gt;&lt;authors&gt;&lt;author&gt;Hichert, M.&lt;/author&gt;&lt;author&gt;Vardy, A. N.&lt;/author&gt;&lt;author&gt;Plettenburg, D.&lt;/author&gt;&lt;/authors&gt;&lt;/contributors&gt;&lt;titles&gt;&lt;title&gt;Fatigue-free operation of most body-powered prostheses not feasible for majority of users with trans-radial deficiency&lt;/title&gt;&lt;secondary-title&gt;Prosthetics and Orthotics International&lt;/secondary-title&gt;&lt;/titles&gt;&lt;periodical&gt;&lt;full-title&gt;Prosthetics and orthotics international&lt;/full-title&gt;&lt;/periodical&gt;&lt;pages&gt;84-92&lt;/pages&gt;&lt;volume&gt;42&lt;/volume&gt;&lt;number&gt;1&lt;/number&gt;&lt;dates&gt;&lt;year&gt;2018&lt;/year&gt;&lt;/dates&gt;&lt;work-type&gt;Article&lt;/work-type&gt;&lt;urls&gt;&lt;related-urls&gt;&lt;url&gt;https://www.scopus.com/inward/record.uri?eid=2-s2.0-85041794093&amp;amp;doi=10.1177%2f0309364617708651&amp;amp;partnerID=40&amp;amp;md5=9a5e54d2553ac29f433ab9b749c1796a&lt;/url&gt;&lt;/related-urls&gt;&lt;/urls&gt;&lt;electronic-resource-num&gt;10.1177/0309364617708651&lt;/electronic-resource-num&gt;&lt;remote-database-name&gt;Scopus&lt;/remote-database-name&gt;&lt;/record&gt;&lt;/Cite&gt;&lt;/EndNote&gt;</w:instrText>
      </w:r>
      <w:r w:rsidRPr="00E0790B">
        <w:fldChar w:fldCharType="separate"/>
      </w:r>
      <w:r>
        <w:rPr>
          <w:noProof/>
        </w:rPr>
        <w:t>(Hichert et al., 2018)</w:t>
      </w:r>
      <w:r w:rsidRPr="00E0790B">
        <w:fldChar w:fldCharType="end"/>
      </w:r>
      <w:r w:rsidRPr="00E0790B">
        <w:t xml:space="preserve">. A prosthesis powered by dielectric actuators could only achieve 35-97N output force </w:t>
      </w:r>
      <w:r w:rsidRPr="00E0790B">
        <w:fldChar w:fldCharType="begin"/>
      </w:r>
      <w:r>
        <w:instrText xml:space="preserve"> ADDIN EN.CITE &lt;EndNote&gt;&lt;Cite&gt;&lt;Author&gt;El-Hamad&lt;/Author&gt;&lt;Year&gt;2017&lt;/Year&gt;&lt;RecNum&gt;34&lt;/RecNum&gt;&lt;DisplayText&gt;(El-Hamad et al., 2017)&lt;/DisplayText&gt;&lt;record&gt;&lt;rec-number&gt;34&lt;/rec-number&gt;&lt;foreign-keys&gt;&lt;key app="EN" db-id="s2ax52wpjeswtre5fdtp0apkafxtfr5tx0vs" timestamp="1526696112"&gt;34&lt;/key&gt;&lt;/foreign-keys&gt;&lt;ref-type name="Journal Article"&gt;17&lt;/ref-type&gt;&lt;contributors&gt;&lt;authors&gt;&lt;author&gt;H. J. El-Hamad&lt;/author&gt;&lt;author&gt;S.A.B. Ahmad&lt;/author&gt;&lt;author&gt;A. J. B. D. Ishak&lt;/author&gt;&lt;/authors&gt;&lt;/contributors&gt;&lt;titles&gt;&lt;title&gt;Modelling of High Output Force Dielectric Elastomer Actuator&lt;/title&gt;&lt;secondary-title&gt;International Journal of Mechanical Engineering and Robotics Research&lt;/secondary-title&gt;&lt;/titles&gt;&lt;periodical&gt;&lt;full-title&gt;International Journal of Mechanical Engineering and Robotics Research&lt;/full-title&gt;&lt;/periodical&gt;&lt;pages&gt;100-103&lt;/pages&gt;&lt;volume&gt;6&lt;/volume&gt;&lt;number&gt;2&lt;/number&gt;&lt;dates&gt;&lt;year&gt;2017&lt;/year&gt;&lt;/dates&gt;&lt;urls&gt;&lt;/urls&gt;&lt;electronic-resource-num&gt;10.18178/ijmerr.6.2.100-103&lt;/electronic-resource-num&gt;&lt;/record&gt;&lt;/Cite&gt;&lt;/EndNote&gt;</w:instrText>
      </w:r>
      <w:r w:rsidRPr="00E0790B">
        <w:fldChar w:fldCharType="separate"/>
      </w:r>
      <w:r>
        <w:rPr>
          <w:noProof/>
        </w:rPr>
        <w:t>(El-Hamad et al., 2017)</w:t>
      </w:r>
      <w:r w:rsidRPr="00E0790B">
        <w:fldChar w:fldCharType="end"/>
      </w:r>
      <w:r w:rsidRPr="00E0790B">
        <w:t xml:space="preserve">, and a novel pneumatically powered soft actuator could only achieve 0.46N at 5 bar of pressure </w:t>
      </w:r>
      <w:r w:rsidRPr="00E0790B">
        <w:fldChar w:fldCharType="begin"/>
      </w:r>
      <w:r>
        <w:instrText xml:space="preserve"> ADDIN EN.CITE &lt;EndNote&gt;&lt;Cite&gt;&lt;Author&gt;Mata Amritanandamayi&lt;/Author&gt;&lt;Year&gt;2018&lt;/Year&gt;&lt;RecNum&gt;24&lt;/RecNum&gt;&lt;DisplayText&gt;(Mata Amritanandamayi et al., 2018)&lt;/DisplayText&gt;&lt;record&gt;&lt;rec-number&gt;24&lt;/rec-number&gt;&lt;foreign-keys&gt;&lt;key app="EN" db-id="s2ax52wpjeswtre5fdtp0apkafxtfr5tx0vs" timestamp="1526633481"&gt;24&lt;/key&gt;&lt;/foreign-keys&gt;&lt;ref-type name="Journal Article"&gt;17&lt;/ref-type&gt;&lt;contributors&gt;&lt;authors&gt;&lt;author&gt;Mata Amritanandamayi, Devi&lt;/author&gt;&lt;author&gt;Udupa, Ganesha&lt;/author&gt;&lt;author&gt;Sreedharan, Pramod&lt;/author&gt;&lt;/authors&gt;&lt;/contributors&gt;&lt;titles&gt;&lt;title&gt;A novel underactuated multi-fingered soft robotic hand for prosthetic application&lt;/title&gt;&lt;secondary-title&gt;Robotics and Autonomous Systems&lt;/secondary-title&gt;&lt;/titles&gt;&lt;periodical&gt;&lt;full-title&gt;Robotics and Autonomous Systems&lt;/full-title&gt;&lt;/periodical&gt;&lt;pages&gt;267-277&lt;/pages&gt;&lt;volume&gt;100&lt;/volume&gt;&lt;keywords&gt;&lt;keyword&gt;Asymmetric bellow flexible pneumatic actuator&lt;/keyword&gt;&lt;keyword&gt;Finite element analysis&lt;/keyword&gt;&lt;keyword&gt;Multi-fingered soft Robotic hand&lt;/keyword&gt;&lt;/keywords&gt;&lt;dates&gt;&lt;year&gt;2018&lt;/year&gt;&lt;pub-dates&gt;&lt;date&gt;2018/02/01/&lt;/date&gt;&lt;/pub-dates&gt;&lt;/dates&gt;&lt;isbn&gt;0921-8890&lt;/isbn&gt;&lt;urls&gt;&lt;related-urls&gt;&lt;url&gt;http://www.sciencedirect.com/science/article/pii/S092188901730307X&lt;/url&gt;&lt;/related-urls&gt;&lt;/urls&gt;&lt;electronic-resource-num&gt;https://doi.org/10.1016/j.robot.2017.11.005&lt;/electronic-resource-num&gt;&lt;/record&gt;&lt;/Cite&gt;&lt;/EndNote&gt;</w:instrText>
      </w:r>
      <w:r w:rsidRPr="00E0790B">
        <w:fldChar w:fldCharType="separate"/>
      </w:r>
      <w:r>
        <w:rPr>
          <w:noProof/>
        </w:rPr>
        <w:t>(Mata Amritanandamayi et al., 2018)</w:t>
      </w:r>
      <w:r w:rsidRPr="00E0790B">
        <w:fldChar w:fldCharType="end"/>
      </w:r>
      <w:r w:rsidRPr="00E0790B">
        <w:t xml:space="preserve">. To illustrate the issue, a typical anatomically intact bicep can exert 40N-116N worth of force during flexion </w:t>
      </w:r>
      <w:r w:rsidRPr="00E0790B">
        <w:fldChar w:fldCharType="begin"/>
      </w:r>
      <w:r>
        <w:instrText xml:space="preserve"> ADDIN EN.CITE &lt;EndNote&gt;&lt;Cite&gt;&lt;Author&gt;El-Hamad&lt;/Author&gt;&lt;Year&gt;2017&lt;/Year&gt;&lt;RecNum&gt;34&lt;/RecNum&gt;&lt;DisplayText&gt;(El-Hamad et al., 2017)&lt;/DisplayText&gt;&lt;record&gt;&lt;rec-number&gt;34&lt;/rec-number&gt;&lt;foreign-keys&gt;&lt;key app="EN" db-id="s2ax52wpjeswtre5fdtp0apkafxtfr5tx0vs" timestamp="1526696112"&gt;34&lt;/key&gt;&lt;/foreign-keys&gt;&lt;ref-type name="Journal Article"&gt;17&lt;/ref-type&gt;&lt;contributors&gt;&lt;authors&gt;&lt;author&gt;H. J. El-Hamad&lt;/author&gt;&lt;author&gt;S.A.B. Ahmad&lt;/author&gt;&lt;author&gt;A. J. B. D. Ishak&lt;/author&gt;&lt;/authors&gt;&lt;/contributors&gt;&lt;titles&gt;&lt;title&gt;Modelling of High Output Force Dielectric Elastomer Actuator&lt;/title&gt;&lt;secondary-title&gt;International Journal of Mechanical Engineering and Robotics Research&lt;/secondary-title&gt;&lt;/titles&gt;&lt;periodical&gt;&lt;full-title&gt;International Journal of Mechanical Engineering and Robotics Research&lt;/full-title&gt;&lt;/periodical&gt;&lt;pages&gt;100-103&lt;/pages&gt;&lt;volume&gt;6&lt;/volume&gt;&lt;number&gt;2&lt;/number&gt;&lt;dates&gt;&lt;year&gt;2017&lt;/year&gt;&lt;/dates&gt;&lt;urls&gt;&lt;/urls&gt;&lt;electronic-resource-num&gt;10.18178/ijmerr.6.2.100-103&lt;/electronic-resource-num&gt;&lt;/record&gt;&lt;/Cite&gt;&lt;/EndNote&gt;</w:instrText>
      </w:r>
      <w:r w:rsidRPr="00E0790B">
        <w:fldChar w:fldCharType="separate"/>
      </w:r>
      <w:r>
        <w:rPr>
          <w:noProof/>
        </w:rPr>
        <w:t>(El-Hamad et al., 2017)</w:t>
      </w:r>
      <w:r w:rsidRPr="00E0790B">
        <w:fldChar w:fldCharType="end"/>
      </w:r>
      <w:r w:rsidRPr="00E0790B">
        <w:t>. Thus, the need for stronger, more powerful actuators are necessary, such as those that can be offered by hydraulics.</w:t>
      </w:r>
    </w:p>
    <w:p w14:paraId="4854C7C9" w14:textId="77777777" w:rsidR="00E0790B" w:rsidRPr="00E0790B" w:rsidRDefault="00E0790B" w:rsidP="00E0790B"/>
    <w:p w14:paraId="778146C7" w14:textId="215DE1ED" w:rsidR="00E0790B" w:rsidRPr="00E0790B" w:rsidRDefault="00E0790B" w:rsidP="00E0790B">
      <w:r w:rsidRPr="00E0790B">
        <w:t xml:space="preserve">Fluid power has the potential to generate extremely large forces with smaller and more flexible configurations. Durfee, Xia and Hsiao-Wecksler modelled micro hydraulic cylinders, and at a nominal pressure of 6.9MPa (1000psi), a single hydraulic cylinder with a mere 4mm bore can output up to 87N worth of force </w:t>
      </w:r>
      <w:r w:rsidRPr="00E0790B">
        <w:fldChar w:fldCharType="begin"/>
      </w:r>
      <w:r>
        <w:instrText xml:space="preserve"> ADDIN EN.CITE &lt;EndNote&gt;&lt;Cite&gt;&lt;Author&gt;Durfee&lt;/Author&gt;&lt;Year&gt;2011&lt;/Year&gt;&lt;RecNum&gt;1&lt;/RecNum&gt;&lt;DisplayText&gt;(Durfee et al., 2011)&lt;/DisplayText&gt;&lt;record&gt;&lt;rec-number&gt;1&lt;/rec-number&gt;&lt;foreign-keys&gt;&lt;key app="EN" db-id="s2ax52wpjeswtre5fdtp0apkafxtfr5tx0vs" timestamp="1520833014"&gt;1&lt;/key&gt;&lt;/foreign-keys&gt;&lt;ref-type name="Conference Proceedings"&gt;10&lt;/ref-type&gt;&lt;contributors&gt;&lt;authors&gt;&lt;author&gt;W. Durfee&lt;/author&gt;&lt;author&gt;J. Xia&lt;/author&gt;&lt;author&gt;E. Hsiao-Wecksler&lt;/author&gt;&lt;/authors&gt;&lt;/contributors&gt;&lt;titles&gt;&lt;title&gt;Tiny hydraulics for powered orthotics&lt;/title&gt;&lt;secondary-title&gt;2011 IEEE International Conference on Rehabilitation Robotics&lt;/secondary-title&gt;&lt;alt-title&gt;2011 IEEE International Conference on Rehabilitation Robotics&lt;/alt-title&gt;&lt;/titles&gt;&lt;pages&gt;1-6&lt;/pages&gt;&lt;keywords&gt;&lt;keyword&gt;actuators&lt;/keyword&gt;&lt;keyword&gt;electrohydraulic control equipment&lt;/keyword&gt;&lt;keyword&gt;medical control systems&lt;/keyword&gt;&lt;keyword&gt;orthotics&lt;/keyword&gt;&lt;keyword&gt;power control&lt;/keyword&gt;&lt;keyword&gt;power supplies to apparatus&lt;/keyword&gt;&lt;keyword&gt;actuation system&lt;/keyword&gt;&lt;keyword&gt;battery powered electrohydraulic actuator&lt;/keyword&gt;&lt;keyword&gt;bore cylinders&lt;/keyword&gt;&lt;keyword&gt;electromechanical systems&lt;/keyword&gt;&lt;keyword&gt;fluid power&lt;/keyword&gt;&lt;keyword&gt;hydraulics&lt;/keyword&gt;&lt;keyword&gt;piston seal&lt;/keyword&gt;&lt;keyword&gt;power 10 W to 100 W&lt;/keyword&gt;&lt;keyword&gt;power supply&lt;/keyword&gt;&lt;keyword&gt;powered ankle orthosis&lt;/keyword&gt;&lt;keyword&gt;systems analysis&lt;/keyword&gt;&lt;keyword&gt;transmission line&lt;/keyword&gt;&lt;keyword&gt;Fluids&lt;/keyword&gt;&lt;keyword&gt;Pistons&lt;/keyword&gt;&lt;keyword&gt;Power supplies&lt;/keyword&gt;&lt;keyword&gt;Pumps&lt;/keyword&gt;&lt;keyword&gt;Seals&lt;/keyword&gt;&lt;keyword&gt;powered orthotics&lt;/keyword&gt;&lt;keyword&gt;Biomechanics&lt;/keyword&gt;&lt;keyword&gt;Equipment Design&lt;/keyword&gt;&lt;keyword&gt;Humans&lt;/keyword&gt;&lt;keyword&gt;Kinetics&lt;/keyword&gt;&lt;keyword&gt;Orthotic Devices&lt;/keyword&gt;&lt;/keywords&gt;&lt;dates&gt;&lt;year&gt;2011&lt;/year&gt;&lt;pub-dates&gt;&lt;date&gt;June 29 2011-July 1 2011&lt;/date&gt;&lt;/pub-dates&gt;&lt;/dates&gt;&lt;isbn&gt;1945-7898&lt;/isbn&gt;&lt;urls&gt;&lt;/urls&gt;&lt;electronic-resource-num&gt;10.1109/ICORR.2011.5975473&lt;/electronic-resource-num&gt;&lt;/record&gt;&lt;/Cite&gt;&lt;/EndNote&gt;</w:instrText>
      </w:r>
      <w:r w:rsidRPr="00E0790B">
        <w:fldChar w:fldCharType="separate"/>
      </w:r>
      <w:r>
        <w:rPr>
          <w:noProof/>
        </w:rPr>
        <w:t>(Durfee et al., 2011)</w:t>
      </w:r>
      <w:r w:rsidRPr="00E0790B">
        <w:fldChar w:fldCharType="end"/>
      </w:r>
      <w:r w:rsidRPr="00E0790B">
        <w:t>. Furthermore, the system output is infinitely variable based on the requirements of the user. For example, if more working force is required, either the pressure of the system can be increased, or the size of the cylinders increased and vice versa. If these cylinders were to be implemented, a considerable number of them would be able to fit in the space that would otherwise be taken up by a servo array, allowing far more precise control and freedom of control over the degrees of freedom of the upper limb. If the upper limb was made anatomically correct, there would be three cylinders used for flexion of a single finger which would result in a previously unseen output force per finger than a lot of currently developing prosthetic hands.</w:t>
      </w:r>
    </w:p>
    <w:p w14:paraId="35853B8D" w14:textId="77777777" w:rsidR="00E0790B" w:rsidRPr="00E0790B" w:rsidRDefault="00E0790B" w:rsidP="00E0790B"/>
    <w:p w14:paraId="534A626B" w14:textId="5670D88D" w:rsidR="00E0790B" w:rsidRPr="00E0790B" w:rsidRDefault="00E0790B" w:rsidP="00E0790B">
      <w:r w:rsidRPr="00E0790B">
        <w:t xml:space="preserve">Furthermore, Resnik and Hashim have found that weight is a significant contributor to prosthesis adoption </w:t>
      </w:r>
      <w:r w:rsidRPr="00E0790B">
        <w:fldChar w:fldCharType="begin">
          <w:fldData xml:space="preserve">PEVuZE5vdGU+PENpdGU+PEF1dGhvcj5SZXNuaWs8L0F1dGhvcj48WWVhcj4yMDE3PC9ZZWFyPjxS
ZWNOdW0+MjY8L1JlY051bT48RGlzcGxheVRleHQ+KFJlc25payBhbmQgS2xpbmdlciwgMjAxNywg
SGFzaGltIGV0IGFsLiwgMjAxOCk8L0Rpc3BsYXlUZXh0PjxyZWNvcmQ+PHJlYy1udW1iZXI+MjY8
L3JlYy1udW1iZXI+PGZvcmVpZ24ta2V5cz48a2V5IGFwcD0iRU4iIGRiLWlkPSJzMmF4NTJ3cGpl
c3d0cmU1ZmR0cDBhcGthZnh0ZnI1dHgwdnMiIHRpbWVzdGFtcD0iMTUyNjY1OTMwNyI+MjY8L2tl
eT48L2ZvcmVpZ24ta2V5cz48cmVmLXR5cGUgbmFtZT0iSm91cm5hbCBBcnRpY2xlIj4xNzwvcmVm
LXR5cGU+PGNvbnRyaWJ1dG9ycz48YXV0aG9ycz48YXV0aG9yPlJlc25paywgTGluZGE8L2F1dGhv
cj48YXV0aG9yPktsaW5nZXIsIFNoYW5hPC9hdXRob3I+PC9hdXRob3JzPjwvY29udHJpYnV0b3Jz
Pjx0aXRsZXM+PHRpdGxlPkF0dHJpdGlvbiBhbmQgcmV0ZW50aW9uIGluIHVwcGVyIGxpbWIgcHJv
c3RoZXRpY3MgcmVzZWFyY2g6IGV4cGVyaWVuY2Ugb2YgdGhlIFZBIGhvbWUgc3R1ZHkgb2YgdGhl
IERFS0EgYXJtPC90aXRsZT48c2Vjb25kYXJ5LXRpdGxlPkRpc2FiaWxpdHkgYW5kIFJlaGFiaWxp
dGF0aW9uOiBBc3Npc3RpdmUgVGVjaG5vbG9neTwvc2Vjb25kYXJ5LXRpdGxlPjwvdGl0bGVzPjxw
ZXJpb2RpY2FsPjxmdWxsLXRpdGxlPkRpc2FiaWxpdHkgYW5kIFJlaGFiaWxpdGF0aW9uOiBBc3Np
c3RpdmUgVGVjaG5vbG9neTwvZnVsbC10aXRsZT48L3BlcmlvZGljYWw+PHBhZ2VzPjgxNi04MjE8
L3BhZ2VzPjx2b2x1bWU+MTI8L3ZvbHVtZT48bnVtYmVyPjg8L251bWJlcj48ZGF0ZXM+PHllYXI+
MjAxNzwveWVhcj48cHViLWRhdGVzPjxkYXRlPjIwMTcvMTEvMTc8L2RhdGU+PC9wdWItZGF0ZXM+
PC9kYXRlcz48cHVibGlzaGVyPlRheWxvciAmYW1wOyBGcmFuY2lzPC9wdWJsaXNoZXI+PGlzYm4+
MTc0OC0zMTA3PC9pc2JuPjx1cmxzPjxyZWxhdGVkLXVybHM+PHVybD5odHRwczovL2RvaS5vcmcv
MTAuMTA4MC8xNzQ4MzEwNy4yMDE2LjEyNjkyMTI8L3VybD48L3JlbGF0ZWQtdXJscz48L3VybHM+
PGVsZWN0cm9uaWMtcmVzb3VyY2UtbnVtPjEwLjEwODAvMTc0ODMxMDcuMjAxNi4xMjY5MjEyPC9l
bGVjdHJvbmljLXJlc291cmNlLW51bT48L3JlY29yZD48L0NpdGU+PENpdGU+PEF1dGhvcj5IYXNo
aW08L0F1dGhvcj48WWVhcj4yMDE4PC9ZZWFyPjxSZWNOdW0+Mzg8L1JlY051bT48cmVjb3JkPjxy
ZWMtbnVtYmVyPjM4PC9yZWMtbnVtYmVyPjxmb3JlaWduLWtleXM+PGtleSBhcHA9IkVOIiBkYi1p
ZD0iczJheDUyd3BqZXN3dHJlNWZkdHAwYXBrYWZ4dGZyNXR4MHZzIiB0aW1lc3RhbXA9IjE1MjY3
NDMxMjkiPjM4PC9rZXk+PC9mb3JlaWduLWtleXM+PHJlZi10eXBlIG5hbWU9IkpvdXJuYWwgQXJ0
aWNsZSI+MTc8L3JlZi10eXBlPjxjb250cmlidXRvcnM+PGF1dGhvcnM+PGF1dGhvcj5IYXNoaW0s
IE4uIEEuPC9hdXRob3I+PGF1dGhvcj5BYmQgUmF6YWssIE4uIEEuPC9hdXRob3I+PGF1dGhvcj5B
YnUgT3NtYW4sIE4uIEEuPC9hdXRob3I+PGF1dGhvcj5HaG9saXphZGVoLCBILjwvYXV0aG9yPjwv
YXV0aG9ycz48L2NvbnRyaWJ1dG9ycz48dGl0bGVzPjx0aXRsZT5JbXByb3ZlbWVudCBvbiB1cHBl
ciBsaW1iIGJvZHktcG93ZXJlZCBwcm9zdGhlc2VzICgxOTIx4oCTMjAxNik6IEEgc3lzdGVtYXRp
YyByZXZpZXc8L3RpdGxlPjxzZWNvbmRhcnktdGl0bGU+UHJvY2VlZGluZ3Mgb2YgdGhlIEluc3Rp
dHV0aW9uIG9mIE1lY2hhbmljYWwgRW5naW5lZXJzLCBQYXJ0IEg6IEpvdXJuYWwgb2YgRW5naW5l
ZXJpbmcgaW4gTWVkaWNpbmU8L3NlY29uZGFyeS10aXRsZT48L3RpdGxlcz48cGVyaW9kaWNhbD48
ZnVsbC10aXRsZT5Qcm9jZWVkaW5ncyBvZiB0aGUgSW5zdGl0dXRpb24gb2YgTWVjaGFuaWNhbCBF
bmdpbmVlcnMsIFBhcnQgSDogSm91cm5hbCBvZiBFbmdpbmVlcmluZyBpbiBNZWRpY2luZTwvZnVs
bC10aXRsZT48L3BlcmlvZGljYWw+PHBhZ2VzPjMtMTE8L3BhZ2VzPjx2b2x1bWU+MjMyPC92b2x1
bWU+PG51bWJlcj4xPC9udW1iZXI+PGRhdGVzPjx5ZWFyPjIwMTg8L3llYXI+PC9kYXRlcz48d29y
ay10eXBlPlJldmlldzwvd29yay10eXBlPjx1cmxzPjxyZWxhdGVkLXVybHM+PHVybD5odHRwczov
L3d3dy5zY29wdXMuY29tL2lud2FyZC9yZWNvcmQudXJpP2VpZD0yLXMyLjAtODUwMzgzODgyODIm
YW1wO2RvaT0xMC4xMTc3JTJmMDk1NDQxMTkxNzc0NDU4NSZhbXA7cGFydG5lcklEPTQwJmFtcDtt
ZDU9ZWQyNGE0MzUxYWZmMGY1NDNiODMwMTM1OTk3ZjJhMjQ8L3VybD48L3JlbGF0ZWQtdXJscz48
L3VybHM+PGVsZWN0cm9uaWMtcmVzb3VyY2UtbnVtPjEwLjExNzcvMDk1NDQxMTkxNzc0NDU4NTwv
ZWxlY3Ryb25pYy1yZXNvdXJjZS1udW0+PHJlbW90ZS1kYXRhYmFzZS1uYW1lPlNjb3B1czwvcmVt
b3RlLWRhdGFiYXNlLW5hbWU+PC9yZWNvcmQ+PC9DaXRlPjwvRW5kTm90ZT4A
</w:fldData>
        </w:fldChar>
      </w:r>
      <w:r>
        <w:instrText xml:space="preserve"> ADDIN EN.CITE </w:instrText>
      </w:r>
      <w:r>
        <w:fldChar w:fldCharType="begin">
          <w:fldData xml:space="preserve">PEVuZE5vdGU+PENpdGU+PEF1dGhvcj5SZXNuaWs8L0F1dGhvcj48WWVhcj4yMDE3PC9ZZWFyPjxS
ZWNOdW0+MjY8L1JlY051bT48RGlzcGxheVRleHQ+KFJlc25payBhbmQgS2xpbmdlciwgMjAxNywg
SGFzaGltIGV0IGFsLiwgMjAxOCk8L0Rpc3BsYXlUZXh0PjxyZWNvcmQ+PHJlYy1udW1iZXI+MjY8
L3JlYy1udW1iZXI+PGZvcmVpZ24ta2V5cz48a2V5IGFwcD0iRU4iIGRiLWlkPSJzMmF4NTJ3cGpl
c3d0cmU1ZmR0cDBhcGthZnh0ZnI1dHgwdnMiIHRpbWVzdGFtcD0iMTUyNjY1OTMwNyI+MjY8L2tl
eT48L2ZvcmVpZ24ta2V5cz48cmVmLXR5cGUgbmFtZT0iSm91cm5hbCBBcnRpY2xlIj4xNzwvcmVm
LXR5cGU+PGNvbnRyaWJ1dG9ycz48YXV0aG9ycz48YXV0aG9yPlJlc25paywgTGluZGE8L2F1dGhv
cj48YXV0aG9yPktsaW5nZXIsIFNoYW5hPC9hdXRob3I+PC9hdXRob3JzPjwvY29udHJpYnV0b3Jz
Pjx0aXRsZXM+PHRpdGxlPkF0dHJpdGlvbiBhbmQgcmV0ZW50aW9uIGluIHVwcGVyIGxpbWIgcHJv
c3RoZXRpY3MgcmVzZWFyY2g6IGV4cGVyaWVuY2Ugb2YgdGhlIFZBIGhvbWUgc3R1ZHkgb2YgdGhl
IERFS0EgYXJtPC90aXRsZT48c2Vjb25kYXJ5LXRpdGxlPkRpc2FiaWxpdHkgYW5kIFJlaGFiaWxp
dGF0aW9uOiBBc3Npc3RpdmUgVGVjaG5vbG9neTwvc2Vjb25kYXJ5LXRpdGxlPjwvdGl0bGVzPjxw
ZXJpb2RpY2FsPjxmdWxsLXRpdGxlPkRpc2FiaWxpdHkgYW5kIFJlaGFiaWxpdGF0aW9uOiBBc3Np
c3RpdmUgVGVjaG5vbG9neTwvZnVsbC10aXRsZT48L3BlcmlvZGljYWw+PHBhZ2VzPjgxNi04MjE8
L3BhZ2VzPjx2b2x1bWU+MTI8L3ZvbHVtZT48bnVtYmVyPjg8L251bWJlcj48ZGF0ZXM+PHllYXI+
MjAxNzwveWVhcj48cHViLWRhdGVzPjxkYXRlPjIwMTcvMTEvMTc8L2RhdGU+PC9wdWItZGF0ZXM+
PC9kYXRlcz48cHVibGlzaGVyPlRheWxvciAmYW1wOyBGcmFuY2lzPC9wdWJsaXNoZXI+PGlzYm4+
MTc0OC0zMTA3PC9pc2JuPjx1cmxzPjxyZWxhdGVkLXVybHM+PHVybD5odHRwczovL2RvaS5vcmcv
MTAuMTA4MC8xNzQ4MzEwNy4yMDE2LjEyNjkyMTI8L3VybD48L3JlbGF0ZWQtdXJscz48L3VybHM+
PGVsZWN0cm9uaWMtcmVzb3VyY2UtbnVtPjEwLjEwODAvMTc0ODMxMDcuMjAxNi4xMjY5MjEyPC9l
bGVjdHJvbmljLXJlc291cmNlLW51bT48L3JlY29yZD48L0NpdGU+PENpdGU+PEF1dGhvcj5IYXNo
aW08L0F1dGhvcj48WWVhcj4yMDE4PC9ZZWFyPjxSZWNOdW0+Mzg8L1JlY051bT48cmVjb3JkPjxy
ZWMtbnVtYmVyPjM4PC9yZWMtbnVtYmVyPjxmb3JlaWduLWtleXM+PGtleSBhcHA9IkVOIiBkYi1p
ZD0iczJheDUyd3BqZXN3dHJlNWZkdHAwYXBrYWZ4dGZyNXR4MHZzIiB0aW1lc3RhbXA9IjE1MjY3
NDMxMjkiPjM4PC9rZXk+PC9mb3JlaWduLWtleXM+PHJlZi10eXBlIG5hbWU9IkpvdXJuYWwgQXJ0
aWNsZSI+MTc8L3JlZi10eXBlPjxjb250cmlidXRvcnM+PGF1dGhvcnM+PGF1dGhvcj5IYXNoaW0s
IE4uIEEuPC9hdXRob3I+PGF1dGhvcj5BYmQgUmF6YWssIE4uIEEuPC9hdXRob3I+PGF1dGhvcj5B
YnUgT3NtYW4sIE4uIEEuPC9hdXRob3I+PGF1dGhvcj5HaG9saXphZGVoLCBILjwvYXV0aG9yPjwv
YXV0aG9ycz48L2NvbnRyaWJ1dG9ycz48dGl0bGVzPjx0aXRsZT5JbXByb3ZlbWVudCBvbiB1cHBl
ciBsaW1iIGJvZHktcG93ZXJlZCBwcm9zdGhlc2VzICgxOTIx4oCTMjAxNik6IEEgc3lzdGVtYXRp
YyByZXZpZXc8L3RpdGxlPjxzZWNvbmRhcnktdGl0bGU+UHJvY2VlZGluZ3Mgb2YgdGhlIEluc3Rp
dHV0aW9uIG9mIE1lY2hhbmljYWwgRW5naW5lZXJzLCBQYXJ0IEg6IEpvdXJuYWwgb2YgRW5naW5l
ZXJpbmcgaW4gTWVkaWNpbmU8L3NlY29uZGFyeS10aXRsZT48L3RpdGxlcz48cGVyaW9kaWNhbD48
ZnVsbC10aXRsZT5Qcm9jZWVkaW5ncyBvZiB0aGUgSW5zdGl0dXRpb24gb2YgTWVjaGFuaWNhbCBF
bmdpbmVlcnMsIFBhcnQgSDogSm91cm5hbCBvZiBFbmdpbmVlcmluZyBpbiBNZWRpY2luZTwvZnVs
bC10aXRsZT48L3BlcmlvZGljYWw+PHBhZ2VzPjMtMTE8L3BhZ2VzPjx2b2x1bWU+MjMyPC92b2x1
bWU+PG51bWJlcj4xPC9udW1iZXI+PGRhdGVzPjx5ZWFyPjIwMTg8L3llYXI+PC9kYXRlcz48d29y
ay10eXBlPlJldmlldzwvd29yay10eXBlPjx1cmxzPjxyZWxhdGVkLXVybHM+PHVybD5odHRwczov
L3d3dy5zY29wdXMuY29tL2lud2FyZC9yZWNvcmQudXJpP2VpZD0yLXMyLjAtODUwMzgzODgyODIm
YW1wO2RvaT0xMC4xMTc3JTJmMDk1NDQxMTkxNzc0NDU4NSZhbXA7cGFydG5lcklEPTQwJmFtcDtt
ZDU9ZWQyNGE0MzUxYWZmMGY1NDNiODMwMTM1OTk3ZjJhMjQ8L3VybD48L3JlbGF0ZWQtdXJscz48
L3VybHM+PGVsZWN0cm9uaWMtcmVzb3VyY2UtbnVtPjEwLjExNzcvMDk1NDQxMTkxNzc0NDU4NTwv
ZWxlY3Ryb25pYy1yZXNvdXJjZS1udW0+PHJlbW90ZS1kYXRhYmFzZS1uYW1lPlNjb3B1czwvcmVt
b3RlLWRhdGFiYXNlLW5hbWU+PC9yZWNvcmQ+PC9DaXRlPjwvRW5kTm90ZT4A
</w:fldData>
        </w:fldChar>
      </w:r>
      <w:r>
        <w:instrText xml:space="preserve"> ADDIN EN.CITE.DATA </w:instrText>
      </w:r>
      <w:r>
        <w:fldChar w:fldCharType="end"/>
      </w:r>
      <w:r w:rsidRPr="00E0790B">
        <w:fldChar w:fldCharType="separate"/>
      </w:r>
      <w:r>
        <w:rPr>
          <w:noProof/>
        </w:rPr>
        <w:t>(Resnik and Klinger, 2017, Hashim et al., 2018)</w:t>
      </w:r>
      <w:r w:rsidRPr="00E0790B">
        <w:fldChar w:fldCharType="end"/>
      </w:r>
      <w:r w:rsidRPr="00E0790B">
        <w:t xml:space="preserve">. Significant musculoskeletal issues can be incurred with the use of heavy and unwieldy prostheses, such as excessive discomfort on the stump and noticeable shoulder strain, and if used for extended periods of time may transition into injuries </w:t>
      </w:r>
      <w:r w:rsidRPr="00E0790B">
        <w:fldChar w:fldCharType="begin">
          <w:fldData xml:space="preserve">PEVuZE5vdGU+PENpdGU+PEF1dGhvcj5TY2h3ZWl0emVyPC9BdXRob3I+PFllYXI+MjAxODwvWWVh
cj48UmVjTnVtPjE3PC9SZWNOdW0+PERpc3BsYXlUZXh0PihTY2h3ZWl0emVyIGV0IGFsLiwgMjAx
OCwgQWJheWFzaXJpIGV0IGFsLiwgMjAxNyk8L0Rpc3BsYXlUZXh0PjxyZWNvcmQ+PHJlYy1udW1i
ZXI+MTc8L3JlYy1udW1iZXI+PGZvcmVpZ24ta2V5cz48a2V5IGFwcD0iRU4iIGRiLWlkPSJzMmF4
NTJ3cGplc3d0cmU1ZmR0cDBhcGthZnh0ZnI1dHgwdnMiIHRpbWVzdGFtcD0iMTUyMTcwNTY5NCI+
MTc8L2tleT48L2ZvcmVpZ24ta2V5cz48cmVmLXR5cGUgbmFtZT0iSm91cm5hbCBBcnRpY2xlIj4x
NzwvcmVmLXR5cGU+PGNvbnRyaWJ1dG9ycz48YXV0aG9ycz48YXV0aG9yPlNjaHdlaXR6ZXIsIFdv
bGY8L2F1dGhvcj48YXV0aG9yPlRoYWxpLCBNaWNoYWVsIEouPC9hdXRob3I+PGF1dGhvcj5FZ2dl
ciwgRGF2aWQ8L2F1dGhvcj48L2F1dGhvcnM+PC9jb250cmlidXRvcnM+PHRpdGxlcz48dGl0bGU+
Q2FzZS1zdHVkeSBvZiBhIHVzZXItZHJpdmVuIHByb3N0aGV0aWMgYXJtIGRlc2lnbjogYmlvbmlj
IGhhbmQgdmVyc3VzIGN1c3RvbWl6ZWQgYm9keS1wb3dlcmVkIHRlY2hub2xvZ3kgaW4gYSBoaWdo
bHkgZGVtYW5kaW5nIHdvcmsgZW52aXJvbm1lbnQ8L3RpdGxlPjxzZWNvbmRhcnktdGl0bGU+Sm91
cm5hbCBvZiBOZXVyb0VuZ2luZWVyaW5nIGFuZCBSZWhhYmlsaXRhdGlvbjwvc2Vjb25kYXJ5LXRp
dGxlPjwvdGl0bGVzPjxwZXJpb2RpY2FsPjxmdWxsLXRpdGxlPkpvdXJuYWwgb2YgTmV1cm9Fbmdp
bmVlcmluZyBhbmQgUmVoYWJpbGl0YXRpb248L2Z1bGwtdGl0bGU+PC9wZXJpb2RpY2FsPjxwYWdl
cz4xPC9wYWdlcz48dm9sdW1lPjE1PC92b2x1bWU+PG51bWJlcj4xPC9udW1iZXI+PGRhdGVzPjx5
ZWFyPjIwMTg8L3llYXI+PHB1Yi1kYXRlcz48ZGF0ZT4yMDE4LzAxLzAzPC9kYXRlPjwvcHViLWRh
dGVzPjwvZGF0ZXM+PGlzYm4+MTc0My0wMDAzPC9pc2JuPjx1cmxzPjxyZWxhdGVkLXVybHM+PHVy
bD5odHRwczovL2RvaS5vcmcvMTAuMTE4Ni9zMTI5ODQtMDE3LTAzNDAtMDwvdXJsPjwvcmVsYXRl
ZC11cmxzPjwvdXJscz48ZWxlY3Ryb25pYy1yZXNvdXJjZS1udW0+MTAuMTE4Ni9zMTI5ODQtMDE3
LTAzNDAtMDwvZWxlY3Ryb25pYy1yZXNvdXJjZS1udW0+PC9yZWNvcmQ+PC9DaXRlPjxDaXRlPjxB
dXRob3I+QWJheWFzaXJpPC9BdXRob3I+PFllYXI+MjAxNzwvWWVhcj48UmVjTnVtPjMzPC9SZWNO
dW0+PHJlY29yZD48cmVjLW51bWJlcj4zMzwvcmVjLW51bWJlcj48Zm9yZWlnbi1rZXlzPjxrZXkg
YXBwPSJFTiIgZGItaWQ9InMyYXg1MndwamVzd3RyZTVmZHRwMGFwa2FmeHRmcjV0eDB2cyIgdGlt
ZXN0YW1wPSIxNTI2Njk1NTQ2Ij4zMzwva2V5PjwvZm9yZWlnbi1rZXlzPjxyZWYtdHlwZSBuYW1l
PSJDb25mZXJlbmNlIFByb2NlZWRpbmdzIj4xMDwvcmVmLXR5cGU+PGNvbnRyaWJ1dG9ycz48YXV0
aG9ycz48YXV0aG9yPlIuIEEuIE0uIEFiYXlhc2lyaTwvYXV0aG9yPjxhdXRob3I+RC4gRy4gSy4g
TWFkdXNhbmthPC9hdXRob3I+PGF1dGhvcj5OLiBNLiBQLiBBcmFjaGNoaWdlPC9hdXRob3I+PGF1
dGhvcj5BLiBULiBTLiBTaWx2YTwvYXV0aG9yPjxhdXRob3I+Ui4gQS4gUi4gQy4gR29wdXJhPC9h
dXRob3I+PC9hdXRob3JzPjwvY29udHJpYnV0b3JzPjx0aXRsZXM+PHRpdGxlPk1vQmlvOiBBIDUg
RE9GIHRyYW5zLWh1bWVyYWwgcm9ib3RpYyBwcm9zdGhlc2lzPC90aXRsZT48c2Vjb25kYXJ5LXRp
dGxlPjIwMTcgSW50ZXJuYXRpb25hbCBDb25mZXJlbmNlIG9uIFJlaGFiaWxpdGF0aW9uIFJvYm90
aWNzIChJQ09SUik8L3NlY29uZGFyeS10aXRsZT48YWx0LXRpdGxlPjIwMTcgSW50ZXJuYXRpb25h
bCBDb25mZXJlbmNlIG9uIFJlaGFiaWxpdGF0aW9uIFJvYm90aWNzIChJQ09SUik8L2FsdC10aXRs
ZT48L3RpdGxlcz48cGFnZXM+MTYyNy0xNjMyPC9wYWdlcz48a2V5d29yZHM+PGtleXdvcmQ+YW50
aHJvcG9tZXRyeTwva2V5d29yZD48a2V5d29yZD5iaW9tZWNoYW5pY3M8L2tleXdvcmQ+PGtleXdv
cmQ+ZWxlY3Ryb215b2dyYXBoeTwva2V5d29yZD48a2V5d29yZD5tZWRpY2FsIHJvYm90aWNzPC9r
ZXl3b3JkPjxrZXl3b3JkPm1lZGljYWwgc2lnbmFsIHByb2Nlc3Npbmc8L2tleXdvcmQ+PGtleXdv
cmQ+bW90aW9uIGNvbnRyb2w8L2tleXdvcmQ+PGtleXdvcmQ+cHJvc3RoZXRpY3M8L2tleXdvcmQ+
PGtleXdvcmQ+NS1ET0YgdHJhbnNodW1lcmFsIHJvYm90aWMgcHJvc3RoZXNpczwva2V5d29yZD48
a2V5d29yZD5FTUcgYmFzZWQgY29udHJvbCBtZXRob2Q8L2tleXdvcmQ+PGtleXdvcmQ+RU1HIHNp
Z25hbHM8L2tleXdvcmQ+PGtleXdvcmQ+TW9CaW8gcHJvc3RoZXRpYyBhcm08L2tleXdvcmQ+PGtl
eXdvcmQ+YWN0aXZpdGllcy1vZi1kYWlseSBsaXZpbmc8L2tleXdvcmQ+PGtleXdvcmQ+YW50aHJv
cG9tZXRyaWMgZmVhdHVyZXM8L2tleXdvcmQ+PGtleXdvcmQ+YmljZXBzIGJyYWNoaWk8L2tleXdv
cmQ+PGtleXdvcmQ+Y29tcG91bmQgbW90aW9uPC9rZXl3b3JkPjxrZXl3b3JkPmVsYm93IGZsZXhp
b24tZXh0ZW5zaW9uPC9rZXl3b3JkPjxrZXl3b3JkPmZvcmVhcm0gc3VwaW5hdGlvbi1wcm9uYXRp
b248L2tleXdvcmQ+PGtleXdvcmQ+aW5kZXggZmluZ2VyPC9rZXl3b3JkPjxrZXl3b3JkPm1vdGlv
biBzd2l0Y2hpbmcgbWVjaGFuaXNtPC9rZXl3b3JkPjxrZXl3b3JkPnRodW1iPC9rZXl3b3JkPjxr
ZXl3b3JkPnRyaWNlcHMgYnJhY2hpaTwva2V5d29yZD48a2V5d29yZD53cmlzdCBmbGV4aW9uLWV4
dGVuc2lvbjwva2V5d29yZD48a2V5d29yZD53cmlzdCByYWRpYWwtdWxuYXIgZGV2aWF0aW9uPC9r
ZXl3b3JkPjxrZXl3b3JkPkRDIG1vdG9yczwva2V5d29yZD48a2V5d29yZD5FbGJvdzwva2V5d29y
ZD48a2V5d29yZD5TaGFmdHM8L2tleXdvcmQ+PGtleXdvcmQ+U3dpdGNoZXM8L2tleXdvcmQ+PGtl
eXdvcmQ+V3Jpc3Q8L2tleXdvcmQ+PGtleXdvcmQ+cHJvc3RoZXNpczwva2V5d29yZD48a2V5d29y
ZD50cmFucy1odW1lcmFsPC9rZXl3b3JkPjwva2V5d29yZHM+PGRhdGVzPjx5ZWFyPjIwMTc8L3ll
YXI+PHB1Yi1kYXRlcz48ZGF0ZT4xNy0yMCBKdWx5IDIwMTc8L2RhdGU+PC9wdWItZGF0ZXM+PC9k
YXRlcz48dXJscz48L3VybHM+PGVsZWN0cm9uaWMtcmVzb3VyY2UtbnVtPjEwLjExMDkvSUNPUlIu
MjAxNy44MDA5NDgxPC9lbGVjdHJvbmljLXJlc291cmNlLW51bT48L3JlY29yZD48L0NpdGU+PC9F
bmROb3RlPn==
</w:fldData>
        </w:fldChar>
      </w:r>
      <w:r>
        <w:instrText xml:space="preserve"> ADDIN EN.CITE </w:instrText>
      </w:r>
      <w:r>
        <w:fldChar w:fldCharType="begin">
          <w:fldData xml:space="preserve">PEVuZE5vdGU+PENpdGU+PEF1dGhvcj5TY2h3ZWl0emVyPC9BdXRob3I+PFllYXI+MjAxODwvWWVh
cj48UmVjTnVtPjE3PC9SZWNOdW0+PERpc3BsYXlUZXh0PihTY2h3ZWl0emVyIGV0IGFsLiwgMjAx
OCwgQWJheWFzaXJpIGV0IGFsLiwgMjAxNyk8L0Rpc3BsYXlUZXh0PjxyZWNvcmQ+PHJlYy1udW1i
ZXI+MTc8L3JlYy1udW1iZXI+PGZvcmVpZ24ta2V5cz48a2V5IGFwcD0iRU4iIGRiLWlkPSJzMmF4
NTJ3cGplc3d0cmU1ZmR0cDBhcGthZnh0ZnI1dHgwdnMiIHRpbWVzdGFtcD0iMTUyMTcwNTY5NCI+
MTc8L2tleT48L2ZvcmVpZ24ta2V5cz48cmVmLXR5cGUgbmFtZT0iSm91cm5hbCBBcnRpY2xlIj4x
NzwvcmVmLXR5cGU+PGNvbnRyaWJ1dG9ycz48YXV0aG9ycz48YXV0aG9yPlNjaHdlaXR6ZXIsIFdv
bGY8L2F1dGhvcj48YXV0aG9yPlRoYWxpLCBNaWNoYWVsIEouPC9hdXRob3I+PGF1dGhvcj5FZ2dl
ciwgRGF2aWQ8L2F1dGhvcj48L2F1dGhvcnM+PC9jb250cmlidXRvcnM+PHRpdGxlcz48dGl0bGU+
Q2FzZS1zdHVkeSBvZiBhIHVzZXItZHJpdmVuIHByb3N0aGV0aWMgYXJtIGRlc2lnbjogYmlvbmlj
IGhhbmQgdmVyc3VzIGN1c3RvbWl6ZWQgYm9keS1wb3dlcmVkIHRlY2hub2xvZ3kgaW4gYSBoaWdo
bHkgZGVtYW5kaW5nIHdvcmsgZW52aXJvbm1lbnQ8L3RpdGxlPjxzZWNvbmRhcnktdGl0bGU+Sm91
cm5hbCBvZiBOZXVyb0VuZ2luZWVyaW5nIGFuZCBSZWhhYmlsaXRhdGlvbjwvc2Vjb25kYXJ5LXRp
dGxlPjwvdGl0bGVzPjxwZXJpb2RpY2FsPjxmdWxsLXRpdGxlPkpvdXJuYWwgb2YgTmV1cm9Fbmdp
bmVlcmluZyBhbmQgUmVoYWJpbGl0YXRpb248L2Z1bGwtdGl0bGU+PC9wZXJpb2RpY2FsPjxwYWdl
cz4xPC9wYWdlcz48dm9sdW1lPjE1PC92b2x1bWU+PG51bWJlcj4xPC9udW1iZXI+PGRhdGVzPjx5
ZWFyPjIwMTg8L3llYXI+PHB1Yi1kYXRlcz48ZGF0ZT4yMDE4LzAxLzAzPC9kYXRlPjwvcHViLWRh
dGVzPjwvZGF0ZXM+PGlzYm4+MTc0My0wMDAzPC9pc2JuPjx1cmxzPjxyZWxhdGVkLXVybHM+PHVy
bD5odHRwczovL2RvaS5vcmcvMTAuMTE4Ni9zMTI5ODQtMDE3LTAzNDAtMDwvdXJsPjwvcmVsYXRl
ZC11cmxzPjwvdXJscz48ZWxlY3Ryb25pYy1yZXNvdXJjZS1udW0+MTAuMTE4Ni9zMTI5ODQtMDE3
LTAzNDAtMDwvZWxlY3Ryb25pYy1yZXNvdXJjZS1udW0+PC9yZWNvcmQ+PC9DaXRlPjxDaXRlPjxB
dXRob3I+QWJheWFzaXJpPC9BdXRob3I+PFllYXI+MjAxNzwvWWVhcj48UmVjTnVtPjMzPC9SZWNO
dW0+PHJlY29yZD48cmVjLW51bWJlcj4zMzwvcmVjLW51bWJlcj48Zm9yZWlnbi1rZXlzPjxrZXkg
YXBwPSJFTiIgZGItaWQ9InMyYXg1MndwamVzd3RyZTVmZHRwMGFwa2FmeHRmcjV0eDB2cyIgdGlt
ZXN0YW1wPSIxNTI2Njk1NTQ2Ij4zMzwva2V5PjwvZm9yZWlnbi1rZXlzPjxyZWYtdHlwZSBuYW1l
PSJDb25mZXJlbmNlIFByb2NlZWRpbmdzIj4xMDwvcmVmLXR5cGU+PGNvbnRyaWJ1dG9ycz48YXV0
aG9ycz48YXV0aG9yPlIuIEEuIE0uIEFiYXlhc2lyaTwvYXV0aG9yPjxhdXRob3I+RC4gRy4gSy4g
TWFkdXNhbmthPC9hdXRob3I+PGF1dGhvcj5OLiBNLiBQLiBBcmFjaGNoaWdlPC9hdXRob3I+PGF1
dGhvcj5BLiBULiBTLiBTaWx2YTwvYXV0aG9yPjxhdXRob3I+Ui4gQS4gUi4gQy4gR29wdXJhPC9h
dXRob3I+PC9hdXRob3JzPjwvY29udHJpYnV0b3JzPjx0aXRsZXM+PHRpdGxlPk1vQmlvOiBBIDUg
RE9GIHRyYW5zLWh1bWVyYWwgcm9ib3RpYyBwcm9zdGhlc2lzPC90aXRsZT48c2Vjb25kYXJ5LXRp
dGxlPjIwMTcgSW50ZXJuYXRpb25hbCBDb25mZXJlbmNlIG9uIFJlaGFiaWxpdGF0aW9uIFJvYm90
aWNzIChJQ09SUik8L3NlY29uZGFyeS10aXRsZT48YWx0LXRpdGxlPjIwMTcgSW50ZXJuYXRpb25h
bCBDb25mZXJlbmNlIG9uIFJlaGFiaWxpdGF0aW9uIFJvYm90aWNzIChJQ09SUik8L2FsdC10aXRs
ZT48L3RpdGxlcz48cGFnZXM+MTYyNy0xNjMyPC9wYWdlcz48a2V5d29yZHM+PGtleXdvcmQ+YW50
aHJvcG9tZXRyeTwva2V5d29yZD48a2V5d29yZD5iaW9tZWNoYW5pY3M8L2tleXdvcmQ+PGtleXdv
cmQ+ZWxlY3Ryb215b2dyYXBoeTwva2V5d29yZD48a2V5d29yZD5tZWRpY2FsIHJvYm90aWNzPC9r
ZXl3b3JkPjxrZXl3b3JkPm1lZGljYWwgc2lnbmFsIHByb2Nlc3Npbmc8L2tleXdvcmQ+PGtleXdv
cmQ+bW90aW9uIGNvbnRyb2w8L2tleXdvcmQ+PGtleXdvcmQ+cHJvc3RoZXRpY3M8L2tleXdvcmQ+
PGtleXdvcmQ+NS1ET0YgdHJhbnNodW1lcmFsIHJvYm90aWMgcHJvc3RoZXNpczwva2V5d29yZD48
a2V5d29yZD5FTUcgYmFzZWQgY29udHJvbCBtZXRob2Q8L2tleXdvcmQ+PGtleXdvcmQ+RU1HIHNp
Z25hbHM8L2tleXdvcmQ+PGtleXdvcmQ+TW9CaW8gcHJvc3RoZXRpYyBhcm08L2tleXdvcmQ+PGtl
eXdvcmQ+YWN0aXZpdGllcy1vZi1kYWlseSBsaXZpbmc8L2tleXdvcmQ+PGtleXdvcmQ+YW50aHJv
cG9tZXRyaWMgZmVhdHVyZXM8L2tleXdvcmQ+PGtleXdvcmQ+YmljZXBzIGJyYWNoaWk8L2tleXdv
cmQ+PGtleXdvcmQ+Y29tcG91bmQgbW90aW9uPC9rZXl3b3JkPjxrZXl3b3JkPmVsYm93IGZsZXhp
b24tZXh0ZW5zaW9uPC9rZXl3b3JkPjxrZXl3b3JkPmZvcmVhcm0gc3VwaW5hdGlvbi1wcm9uYXRp
b248L2tleXdvcmQ+PGtleXdvcmQ+aW5kZXggZmluZ2VyPC9rZXl3b3JkPjxrZXl3b3JkPm1vdGlv
biBzd2l0Y2hpbmcgbWVjaGFuaXNtPC9rZXl3b3JkPjxrZXl3b3JkPnRodW1iPC9rZXl3b3JkPjxr
ZXl3b3JkPnRyaWNlcHMgYnJhY2hpaTwva2V5d29yZD48a2V5d29yZD53cmlzdCBmbGV4aW9uLWV4
dGVuc2lvbjwva2V5d29yZD48a2V5d29yZD53cmlzdCByYWRpYWwtdWxuYXIgZGV2aWF0aW9uPC9r
ZXl3b3JkPjxrZXl3b3JkPkRDIG1vdG9yczwva2V5d29yZD48a2V5d29yZD5FbGJvdzwva2V5d29y
ZD48a2V5d29yZD5TaGFmdHM8L2tleXdvcmQ+PGtleXdvcmQ+U3dpdGNoZXM8L2tleXdvcmQ+PGtl
eXdvcmQ+V3Jpc3Q8L2tleXdvcmQ+PGtleXdvcmQ+cHJvc3RoZXNpczwva2V5d29yZD48a2V5d29y
ZD50cmFucy1odW1lcmFsPC9rZXl3b3JkPjwva2V5d29yZHM+PGRhdGVzPjx5ZWFyPjIwMTc8L3ll
YXI+PHB1Yi1kYXRlcz48ZGF0ZT4xNy0yMCBKdWx5IDIwMTc8L2RhdGU+PC9wdWItZGF0ZXM+PC9k
YXRlcz48dXJscz48L3VybHM+PGVsZWN0cm9uaWMtcmVzb3VyY2UtbnVtPjEwLjExMDkvSUNPUlIu
MjAxNy44MDA5NDgxPC9lbGVjdHJvbmljLXJlc291cmNlLW51bT48L3JlY29yZD48L0NpdGU+PC9F
bmROb3RlPn==
</w:fldData>
        </w:fldChar>
      </w:r>
      <w:r>
        <w:instrText xml:space="preserve"> ADDIN EN.CITE.DATA </w:instrText>
      </w:r>
      <w:r>
        <w:fldChar w:fldCharType="end"/>
      </w:r>
      <w:r w:rsidRPr="00E0790B">
        <w:fldChar w:fldCharType="separate"/>
      </w:r>
      <w:r>
        <w:rPr>
          <w:noProof/>
        </w:rPr>
        <w:t>(Schweitzer et al., 2018, Abayasiri et al., 2017)</w:t>
      </w:r>
      <w:r w:rsidRPr="00E0790B">
        <w:fldChar w:fldCharType="end"/>
      </w:r>
      <w:r w:rsidRPr="00E0790B">
        <w:t xml:space="preserve">. A majority of externally powered prostheses make use of electrical servo motors in order to actuate the appendages. These prostheses are generally very complex and heavy due to the need of extensive gear trains or drive train mechanisms, and in some cases the placement of a servo motor at every rotational joint </w:t>
      </w:r>
      <w:r w:rsidRPr="00E0790B">
        <w:fldChar w:fldCharType="begin">
          <w:fldData xml:space="preserve">PEVuZE5vdGU+PENpdGU+PEF1dGhvcj5QYWk8L0F1dGhvcj48WWVhcj4yMDE2PC9ZZWFyPjxSZWNO
dW0+MzU8L1JlY051bT48RGlzcGxheVRleHQ+KFBhaSBldCBhbC4sIDIwMTYpPC9EaXNwbGF5VGV4
dD48cmVjb3JkPjxyZWMtbnVtYmVyPjM1PC9yZWMtbnVtYmVyPjxmb3JlaWduLWtleXM+PGtleSBh
cHA9IkVOIiBkYi1pZD0iczJheDUyd3BqZXN3dHJlNWZkdHAwYXBrYWZ4dGZyNXR4MHZzIiB0aW1l
c3RhbXA9IjE1MjY2OTYzNDYiPjM1PC9rZXk+PC9mb3JlaWduLWtleXM+PHJlZi10eXBlIG5hbWU9
IkNvbmZlcmVuY2UgUHJvY2VlZGluZ3MiPjEwPC9yZWYtdHlwZT48Y29udHJpYnV0b3JzPjxhdXRo
b3JzPjxhdXRob3I+VS4gSi4gUGFpPC9hdXRob3I+PGF1dGhvcj5OLiBQLiBTYXJhdGg8L2F1dGhv
cj48YXV0aG9yPlIuIFNpZGhhcnRoPC9hdXRob3I+PGF1dGhvcj5BLiBQLiBLdW1hcjwvYXV0aG9y
PjxhdXRob3I+Uy4gUHJhbW9kPC9hdXRob3I+PGF1dGhvcj5HLiBVZHVwYTwvYXV0aG9yPjwvYXV0
aG9ycz48L2NvbnRyaWJ1dG9ycz48dGl0bGVzPjx0aXRsZT5EZXNpZ24gYW5kIG1hbnVmYWN0dXJl
IG9mIDNEIHByaW50ZWMgbXlvZWxlY3RyaWMgbXVsdGktZmluZ2VyZWQgaGFuZCBmb3IgcHJvc3Ro
ZXRpYyBhcHBsaWNhdGlvbjwvdGl0bGU+PHNlY29uZGFyeS10aXRsZT4yMDE2IEludGVybmF0aW9u
YWwgQ29uZmVyZW5jZSBvbiBSb2JvdGljcyBhbmQgQXV0b21hdGlvbiBmb3IgSHVtYW5pdGFyaWFu
IEFwcGxpY2F0aW9ucyAoUkFIQSk8L3NlY29uZGFyeS10aXRsZT48YWx0LXRpdGxlPjIwMTYgSW50
ZXJuYXRpb25hbCBDb25mZXJlbmNlIG9uIFJvYm90aWNzIGFuZCBBdXRvbWF0aW9uIGZvciBIdW1h
bml0YXJpYW4gQXBwbGljYXRpb25zIChSQUhBKTwvYWx0LXRpdGxlPjwvdGl0bGVzPjxwYWdlcz4x
LTY8L3BhZ2VzPjxrZXl3b3Jkcz48a2V5d29yZD5hcnRpZmljaWFsIGxpbWJzPC9rZXl3b3JkPjxr
ZXl3b3JkPmRlc2lnbiBlbmdpbmVlcmluZzwva2V5d29yZD48a2V5d29yZD5kZXh0ZXJvdXMgbWFu
aXB1bGF0b3JzPC9rZXl3b3JkPjxrZXl3b3JkPmVsZWN0cm9teW9ncmFwaHk8L2tleXdvcmQ+PGtl
eXdvcmQ+bWljcm9jb250cm9sbGVyczwva2V5d29yZD48a2V5d29yZD5wcm9zdGhldGljczwva2V5
d29yZD48a2V5d29yZD5wdWxsZXlzPC9rZXl3b3JkPjxrZXl3b3JkPnNlcnZvbW90b3JzPC9rZXl3
b3JkPjxrZXl3b3JkPjNEIHByaW50ZWQgbXlvZWxlY3RyaWMgbXVsdGlmaW5nZXJlZCBoYW5kIGRl
c2lnbjwva2V5d29yZD48a2V5d29yZD4zRCBwcmludGVkIG15b2VsZWN0cmljIG11bHRpZmluZ2Vy
ZWQgaGFuZCBtYW51ZmFjdHVyZTwva2V5d29yZD48a2V5d29yZD5BcmR1aW5vIG5hbm88L2tleXdv
cmQ+PGtleXdvcmQ+YW50aHJvcG9tb3JwaGljIGhhbmQ8L2tleXdvcmQ+PGtleXdvcmQ+ZmluZ2Vy
IGFjdHVhdGlvbjwva2V5d29yZD48a2V5d29yZD5odW1hbiBhY3Rpb25zPC9rZXl3b3JkPjxrZXl3
b3JkPm15b2VsZWN0cmljIHNlbnNvcjwva2V5d29yZD48a2V5d29yZD5wcm9ncmFtbWFibGUgYWJp
bGl0eTwva2V5d29yZD48a2V5d29yZD5wcm9zdGhldGljIGFwcGxpY2F0aW9uPC9rZXl3b3JkPjxr
ZXl3b3JkPnJlY2hhcmdlYWJsZSBiYXR0ZXJ5PC9rZXl3b3JkPjxrZXl3b3JkPnN0cmluZ3M8L2tl
eXdvcmQ+PGtleXdvcmQ+dGh1bWIgcm9sbCBtZWNoYW5pc208L2tleXdvcmQ+PGtleXdvcmQ+dHJh
bnMtcmFkaWFsIGFtcHV0ZWVzPC9rZXl3b3JkPjxrZXl3b3JkPkF1dG9tYXRpb248L2tleXdvcmQ+
PGtleXdvcmQ+Q29uZmVyZW5jZXM8L2tleXdvcmQ+PGtleXdvcmQ+REgtSEVNVHM8L2tleXdvcmQ+
PGtleXdvcmQ+SGFmbml1bTwva2V5d29yZD48a2V5d29yZD4zRCBwcmludGluZzwva2V5d29yZD48
a2V5d29yZD5NdWx0aS1maW5nZXJlZCBoYW5kPC9rZXl3b3JkPjwva2V5d29yZHM+PGRhdGVzPjx5
ZWFyPjIwMTY8L3llYXI+PHB1Yi1kYXRlcz48ZGF0ZT4xOC0yMCBEZWMuIDIwMTY8L2RhdGU+PC9w
dWItZGF0ZXM+PC9kYXRlcz48dXJscz48L3VybHM+PGVsZWN0cm9uaWMtcmVzb3VyY2UtbnVtPjEw
LjExMDkvUkFIQS4yMDE2Ljc5MzE5MDQ8L2VsZWN0cm9uaWMtcmVzb3VyY2UtbnVtPjwvcmVjb3Jk
PjwvQ2l0ZT48L0VuZE5vdGU+AG==
</w:fldData>
        </w:fldChar>
      </w:r>
      <w:r>
        <w:instrText xml:space="preserve"> ADDIN EN.CITE </w:instrText>
      </w:r>
      <w:r>
        <w:fldChar w:fldCharType="begin">
          <w:fldData xml:space="preserve">PEVuZE5vdGU+PENpdGU+PEF1dGhvcj5QYWk8L0F1dGhvcj48WWVhcj4yMDE2PC9ZZWFyPjxSZWNO
dW0+MzU8L1JlY051bT48RGlzcGxheVRleHQ+KFBhaSBldCBhbC4sIDIwMTYpPC9EaXNwbGF5VGV4
dD48cmVjb3JkPjxyZWMtbnVtYmVyPjM1PC9yZWMtbnVtYmVyPjxmb3JlaWduLWtleXM+PGtleSBh
cHA9IkVOIiBkYi1pZD0iczJheDUyd3BqZXN3dHJlNWZkdHAwYXBrYWZ4dGZyNXR4MHZzIiB0aW1l
c3RhbXA9IjE1MjY2OTYzNDYiPjM1PC9rZXk+PC9mb3JlaWduLWtleXM+PHJlZi10eXBlIG5hbWU9
IkNvbmZlcmVuY2UgUHJvY2VlZGluZ3MiPjEwPC9yZWYtdHlwZT48Y29udHJpYnV0b3JzPjxhdXRo
b3JzPjxhdXRob3I+VS4gSi4gUGFpPC9hdXRob3I+PGF1dGhvcj5OLiBQLiBTYXJhdGg8L2F1dGhv
cj48YXV0aG9yPlIuIFNpZGhhcnRoPC9hdXRob3I+PGF1dGhvcj5BLiBQLiBLdW1hcjwvYXV0aG9y
PjxhdXRob3I+Uy4gUHJhbW9kPC9hdXRob3I+PGF1dGhvcj5HLiBVZHVwYTwvYXV0aG9yPjwvYXV0
aG9ycz48L2NvbnRyaWJ1dG9ycz48dGl0bGVzPjx0aXRsZT5EZXNpZ24gYW5kIG1hbnVmYWN0dXJl
IG9mIDNEIHByaW50ZWMgbXlvZWxlY3RyaWMgbXVsdGktZmluZ2VyZWQgaGFuZCBmb3IgcHJvc3Ro
ZXRpYyBhcHBsaWNhdGlvbjwvdGl0bGU+PHNlY29uZGFyeS10aXRsZT4yMDE2IEludGVybmF0aW9u
YWwgQ29uZmVyZW5jZSBvbiBSb2JvdGljcyBhbmQgQXV0b21hdGlvbiBmb3IgSHVtYW5pdGFyaWFu
IEFwcGxpY2F0aW9ucyAoUkFIQSk8L3NlY29uZGFyeS10aXRsZT48YWx0LXRpdGxlPjIwMTYgSW50
ZXJuYXRpb25hbCBDb25mZXJlbmNlIG9uIFJvYm90aWNzIGFuZCBBdXRvbWF0aW9uIGZvciBIdW1h
bml0YXJpYW4gQXBwbGljYXRpb25zIChSQUhBKTwvYWx0LXRpdGxlPjwvdGl0bGVzPjxwYWdlcz4x
LTY8L3BhZ2VzPjxrZXl3b3Jkcz48a2V5d29yZD5hcnRpZmljaWFsIGxpbWJzPC9rZXl3b3JkPjxr
ZXl3b3JkPmRlc2lnbiBlbmdpbmVlcmluZzwva2V5d29yZD48a2V5d29yZD5kZXh0ZXJvdXMgbWFu
aXB1bGF0b3JzPC9rZXl3b3JkPjxrZXl3b3JkPmVsZWN0cm9teW9ncmFwaHk8L2tleXdvcmQ+PGtl
eXdvcmQ+bWljcm9jb250cm9sbGVyczwva2V5d29yZD48a2V5d29yZD5wcm9zdGhldGljczwva2V5
d29yZD48a2V5d29yZD5wdWxsZXlzPC9rZXl3b3JkPjxrZXl3b3JkPnNlcnZvbW90b3JzPC9rZXl3
b3JkPjxrZXl3b3JkPjNEIHByaW50ZWQgbXlvZWxlY3RyaWMgbXVsdGlmaW5nZXJlZCBoYW5kIGRl
c2lnbjwva2V5d29yZD48a2V5d29yZD4zRCBwcmludGVkIG15b2VsZWN0cmljIG11bHRpZmluZ2Vy
ZWQgaGFuZCBtYW51ZmFjdHVyZTwva2V5d29yZD48a2V5d29yZD5BcmR1aW5vIG5hbm88L2tleXdv
cmQ+PGtleXdvcmQ+YW50aHJvcG9tb3JwaGljIGhhbmQ8L2tleXdvcmQ+PGtleXdvcmQ+ZmluZ2Vy
IGFjdHVhdGlvbjwva2V5d29yZD48a2V5d29yZD5odW1hbiBhY3Rpb25zPC9rZXl3b3JkPjxrZXl3
b3JkPm15b2VsZWN0cmljIHNlbnNvcjwva2V5d29yZD48a2V5d29yZD5wcm9ncmFtbWFibGUgYWJp
bGl0eTwva2V5d29yZD48a2V5d29yZD5wcm9zdGhldGljIGFwcGxpY2F0aW9uPC9rZXl3b3JkPjxr
ZXl3b3JkPnJlY2hhcmdlYWJsZSBiYXR0ZXJ5PC9rZXl3b3JkPjxrZXl3b3JkPnN0cmluZ3M8L2tl
eXdvcmQ+PGtleXdvcmQ+dGh1bWIgcm9sbCBtZWNoYW5pc208L2tleXdvcmQ+PGtleXdvcmQ+dHJh
bnMtcmFkaWFsIGFtcHV0ZWVzPC9rZXl3b3JkPjxrZXl3b3JkPkF1dG9tYXRpb248L2tleXdvcmQ+
PGtleXdvcmQ+Q29uZmVyZW5jZXM8L2tleXdvcmQ+PGtleXdvcmQ+REgtSEVNVHM8L2tleXdvcmQ+
PGtleXdvcmQ+SGFmbml1bTwva2V5d29yZD48a2V5d29yZD4zRCBwcmludGluZzwva2V5d29yZD48
a2V5d29yZD5NdWx0aS1maW5nZXJlZCBoYW5kPC9rZXl3b3JkPjwva2V5d29yZHM+PGRhdGVzPjx5
ZWFyPjIwMTY8L3llYXI+PHB1Yi1kYXRlcz48ZGF0ZT4xOC0yMCBEZWMuIDIwMTY8L2RhdGU+PC9w
dWItZGF0ZXM+PC9kYXRlcz48dXJscz48L3VybHM+PGVsZWN0cm9uaWMtcmVzb3VyY2UtbnVtPjEw
LjExMDkvUkFIQS4yMDE2Ljc5MzE5MDQ8L2VsZWN0cm9uaWMtcmVzb3VyY2UtbnVtPjwvcmVjb3Jk
PjwvQ2l0ZT48L0VuZE5vdGU+AG==
</w:fldData>
        </w:fldChar>
      </w:r>
      <w:r>
        <w:instrText xml:space="preserve"> ADDIN EN.CITE.DATA </w:instrText>
      </w:r>
      <w:r>
        <w:fldChar w:fldCharType="end"/>
      </w:r>
      <w:r w:rsidRPr="00E0790B">
        <w:fldChar w:fldCharType="separate"/>
      </w:r>
      <w:r>
        <w:rPr>
          <w:noProof/>
        </w:rPr>
        <w:t>(Pai et al., 2016)</w:t>
      </w:r>
      <w:r w:rsidRPr="00E0790B">
        <w:fldChar w:fldCharType="end"/>
      </w:r>
      <w:r w:rsidRPr="00E0790B">
        <w:t xml:space="preserve">. For example, the Modular Prosthetic Limb developed by DEKA weighs approximately 4.8kg with its battery attached </w:t>
      </w:r>
      <w:r w:rsidRPr="00E0790B">
        <w:fldChar w:fldCharType="begin"/>
      </w:r>
      <w:r>
        <w:instrText xml:space="preserve"> ADDIN EN.CITE &lt;EndNote&gt;&lt;Cite&gt;&lt;Author&gt;Leal-Naranjo&lt;/Author&gt;&lt;Year&gt;2017&lt;/Year&gt;&lt;RecNum&gt;32&lt;/RecNum&gt;&lt;DisplayText&gt;(Leal-Naranjo et al., 2017)&lt;/DisplayText&gt;&lt;record&gt;&lt;rec-number&gt;32&lt;/rec-number&gt;&lt;foreign-keys&gt;&lt;key app="EN" db-id="s2ax52wpjeswtre5fdtp0apkafxtfr5tx0vs" timestamp="1526662403"&gt;32&lt;/key&gt;&lt;/foreign-keys&gt;&lt;ref-type name="Conference Proceedings"&gt;10&lt;/ref-type&gt;&lt;contributors&gt;&lt;authors&gt;&lt;author&gt;Leal-Naranjo, José Alfredo&lt;/author&gt;&lt;author&gt;Ceccarelli, Marco&lt;/author&gt;&lt;author&gt;Torres-San Miguel, Christopher René&lt;/author&gt;&lt;/authors&gt;&lt;tertiary-authors&gt;&lt;author&gt;Rodić, Aleksandar&lt;/author&gt;&lt;author&gt;Borangiu, Theodor&lt;/author&gt;&lt;/tertiary-authors&gt;&lt;/contributors&gt;&lt;titles&gt;&lt;title&gt;Mechanical Design of a Prosthetic Human Arm and its Dynamic Simulation&lt;/title&gt;&lt;tertiary-title&gt;Advances in Robot Design and Intelligent Control&lt;/tertiary-title&gt;&lt;/titles&gt;&lt;pages&gt;482-490&lt;/pages&gt;&lt;dates&gt;&lt;year&gt;2017&lt;/year&gt;&lt;/dates&gt;&lt;pub-location&gt;Cham&lt;/pub-location&gt;&lt;publisher&gt;Springer International Publishing&lt;/publisher&gt;&lt;isbn&gt;978-3-319-49058-8&lt;/isbn&gt;&lt;label&gt;10.1007/978-3-319-49058-8_52&lt;/label&gt;&lt;urls&gt;&lt;/urls&gt;&lt;/record&gt;&lt;/Cite&gt;&lt;/EndNote&gt;</w:instrText>
      </w:r>
      <w:r w:rsidRPr="00E0790B">
        <w:fldChar w:fldCharType="separate"/>
      </w:r>
      <w:r>
        <w:rPr>
          <w:noProof/>
        </w:rPr>
        <w:t>(Leal-Naranjo et al., 2017)</w:t>
      </w:r>
      <w:r w:rsidRPr="00E0790B">
        <w:fldChar w:fldCharType="end"/>
      </w:r>
      <w:r w:rsidRPr="00E0790B">
        <w:t xml:space="preserve">. In comparison, an upper limb of a 75kg person typically weighs 3kg </w:t>
      </w:r>
      <w:r w:rsidRPr="00E0790B">
        <w:fldChar w:fldCharType="begin">
          <w:fldData xml:space="preserve">PEVuZE5vdGU+PENpdGU+PEF1dGhvcj5BYmF5YXNpcmk8L0F1dGhvcj48WWVhcj4yMDE3PC9ZZWFy
PjxSZWNOdW0+MzM8L1JlY051bT48RGlzcGxheVRleHQ+KEFiYXlhc2lyaSBldCBhbC4sIDIwMTcp
PC9EaXNwbGF5VGV4dD48cmVjb3JkPjxyZWMtbnVtYmVyPjMzPC9yZWMtbnVtYmVyPjxmb3JlaWdu
LWtleXM+PGtleSBhcHA9IkVOIiBkYi1pZD0iczJheDUyd3BqZXN3dHJlNWZkdHAwYXBrYWZ4dGZy
NXR4MHZzIiB0aW1lc3RhbXA9IjE1MjY2OTU1NDYiPjMzPC9rZXk+PC9mb3JlaWduLWtleXM+PHJl
Zi10eXBlIG5hbWU9IkNvbmZlcmVuY2UgUHJvY2VlZGluZ3MiPjEwPC9yZWYtdHlwZT48Y29udHJp
YnV0b3JzPjxhdXRob3JzPjxhdXRob3I+Ui4gQS4gTS4gQWJheWFzaXJpPC9hdXRob3I+PGF1dGhv
cj5ELiBHLiBLLiBNYWR1c2Fua2E8L2F1dGhvcj48YXV0aG9yPk4uIE0uIFAuIEFyYWNoY2hpZ2U8
L2F1dGhvcj48YXV0aG9yPkEuIFQuIFMuIFNpbHZhPC9hdXRob3I+PGF1dGhvcj5SLiBBLiBSLiBD
LiBHb3B1cmE8L2F1dGhvcj48L2F1dGhvcnM+PC9jb250cmlidXRvcnM+PHRpdGxlcz48dGl0bGU+
TW9CaW86IEEgNSBET0YgdHJhbnMtaHVtZXJhbCByb2JvdGljIHByb3N0aGVzaXM8L3RpdGxlPjxz
ZWNvbmRhcnktdGl0bGU+MjAxNyBJbnRlcm5hdGlvbmFsIENvbmZlcmVuY2Ugb24gUmVoYWJpbGl0
YXRpb24gUm9ib3RpY3MgKElDT1JSKTwvc2Vjb25kYXJ5LXRpdGxlPjxhbHQtdGl0bGU+MjAxNyBJ
bnRlcm5hdGlvbmFsIENvbmZlcmVuY2Ugb24gUmVoYWJpbGl0YXRpb24gUm9ib3RpY3MgKElDT1JS
KTwvYWx0LXRpdGxlPjwvdGl0bGVzPjxwYWdlcz4xNjI3LTE2MzI8L3BhZ2VzPjxrZXl3b3Jkcz48
a2V5d29yZD5hbnRocm9wb21ldHJ5PC9rZXl3b3JkPjxrZXl3b3JkPmJpb21lY2hhbmljczwva2V5
d29yZD48a2V5d29yZD5lbGVjdHJvbXlvZ3JhcGh5PC9rZXl3b3JkPjxrZXl3b3JkPm1lZGljYWwg
cm9ib3RpY3M8L2tleXdvcmQ+PGtleXdvcmQ+bWVkaWNhbCBzaWduYWwgcHJvY2Vzc2luZzwva2V5
d29yZD48a2V5d29yZD5tb3Rpb24gY29udHJvbDwva2V5d29yZD48a2V5d29yZD5wcm9zdGhldGlj
czwva2V5d29yZD48a2V5d29yZD41LURPRiB0cmFuc2h1bWVyYWwgcm9ib3RpYyBwcm9zdGhlc2lz
PC9rZXl3b3JkPjxrZXl3b3JkPkVNRyBiYXNlZCBjb250cm9sIG1ldGhvZDwva2V5d29yZD48a2V5
d29yZD5FTUcgc2lnbmFsczwva2V5d29yZD48a2V5d29yZD5Nb0JpbyBwcm9zdGhldGljIGFybTwv
a2V5d29yZD48a2V5d29yZD5hY3Rpdml0aWVzLW9mLWRhaWx5IGxpdmluZzwva2V5d29yZD48a2V5
d29yZD5hbnRocm9wb21ldHJpYyBmZWF0dXJlczwva2V5d29yZD48a2V5d29yZD5iaWNlcHMgYnJh
Y2hpaTwva2V5d29yZD48a2V5d29yZD5jb21wb3VuZCBtb3Rpb248L2tleXdvcmQ+PGtleXdvcmQ+
ZWxib3cgZmxleGlvbi1leHRlbnNpb248L2tleXdvcmQ+PGtleXdvcmQ+Zm9yZWFybSBzdXBpbmF0
aW9uLXByb25hdGlvbjwva2V5d29yZD48a2V5d29yZD5pbmRleCBmaW5nZXI8L2tleXdvcmQ+PGtl
eXdvcmQ+bW90aW9uIHN3aXRjaGluZyBtZWNoYW5pc208L2tleXdvcmQ+PGtleXdvcmQ+dGh1bWI8
L2tleXdvcmQ+PGtleXdvcmQ+dHJpY2VwcyBicmFjaGlpPC9rZXl3b3JkPjxrZXl3b3JkPndyaXN0
IGZsZXhpb24tZXh0ZW5zaW9uPC9rZXl3b3JkPjxrZXl3b3JkPndyaXN0IHJhZGlhbC11bG5hciBk
ZXZpYXRpb248L2tleXdvcmQ+PGtleXdvcmQ+REMgbW90b3JzPC9rZXl3b3JkPjxrZXl3b3JkPkVs
Ym93PC9rZXl3b3JkPjxrZXl3b3JkPlNoYWZ0czwva2V5d29yZD48a2V5d29yZD5Td2l0Y2hlczwv
a2V5d29yZD48a2V5d29yZD5XcmlzdDwva2V5d29yZD48a2V5d29yZD5wcm9zdGhlc2lzPC9rZXl3
b3JkPjxrZXl3b3JkPnRyYW5zLWh1bWVyYWw8L2tleXdvcmQ+PC9rZXl3b3Jkcz48ZGF0ZXM+PHll
YXI+MjAxNzwveWVhcj48cHViLWRhdGVzPjxkYXRlPjE3LTIwIEp1bHkgMjAxNzwvZGF0ZT48L3B1
Yi1kYXRlcz48L2RhdGVzPjx1cmxzPjwvdXJscz48ZWxlY3Ryb25pYy1yZXNvdXJjZS1udW0+MTAu
MTEwOS9JQ09SUi4yMDE3LjgwMDk0ODE8L2VsZWN0cm9uaWMtcmVzb3VyY2UtbnVtPjwvcmVjb3Jk
PjwvQ2l0ZT48L0VuZE5vdGU+AG==
</w:fldData>
        </w:fldChar>
      </w:r>
      <w:r>
        <w:instrText xml:space="preserve"> ADDIN EN.CITE </w:instrText>
      </w:r>
      <w:r>
        <w:fldChar w:fldCharType="begin">
          <w:fldData xml:space="preserve">PEVuZE5vdGU+PENpdGU+PEF1dGhvcj5BYmF5YXNpcmk8L0F1dGhvcj48WWVhcj4yMDE3PC9ZZWFy
PjxSZWNOdW0+MzM8L1JlY051bT48RGlzcGxheVRleHQ+KEFiYXlhc2lyaSBldCBhbC4sIDIwMTcp
PC9EaXNwbGF5VGV4dD48cmVjb3JkPjxyZWMtbnVtYmVyPjMzPC9yZWMtbnVtYmVyPjxmb3JlaWdu
LWtleXM+PGtleSBhcHA9IkVOIiBkYi1pZD0iczJheDUyd3BqZXN3dHJlNWZkdHAwYXBrYWZ4dGZy
NXR4MHZzIiB0aW1lc3RhbXA9IjE1MjY2OTU1NDYiPjMzPC9rZXk+PC9mb3JlaWduLWtleXM+PHJl
Zi10eXBlIG5hbWU9IkNvbmZlcmVuY2UgUHJvY2VlZGluZ3MiPjEwPC9yZWYtdHlwZT48Y29udHJp
YnV0b3JzPjxhdXRob3JzPjxhdXRob3I+Ui4gQS4gTS4gQWJheWFzaXJpPC9hdXRob3I+PGF1dGhv
cj5ELiBHLiBLLiBNYWR1c2Fua2E8L2F1dGhvcj48YXV0aG9yPk4uIE0uIFAuIEFyYWNoY2hpZ2U8
L2F1dGhvcj48YXV0aG9yPkEuIFQuIFMuIFNpbHZhPC9hdXRob3I+PGF1dGhvcj5SLiBBLiBSLiBD
LiBHb3B1cmE8L2F1dGhvcj48L2F1dGhvcnM+PC9jb250cmlidXRvcnM+PHRpdGxlcz48dGl0bGU+
TW9CaW86IEEgNSBET0YgdHJhbnMtaHVtZXJhbCByb2JvdGljIHByb3N0aGVzaXM8L3RpdGxlPjxz
ZWNvbmRhcnktdGl0bGU+MjAxNyBJbnRlcm5hdGlvbmFsIENvbmZlcmVuY2Ugb24gUmVoYWJpbGl0
YXRpb24gUm9ib3RpY3MgKElDT1JSKTwvc2Vjb25kYXJ5LXRpdGxlPjxhbHQtdGl0bGU+MjAxNyBJ
bnRlcm5hdGlvbmFsIENvbmZlcmVuY2Ugb24gUmVoYWJpbGl0YXRpb24gUm9ib3RpY3MgKElDT1JS
KTwvYWx0LXRpdGxlPjwvdGl0bGVzPjxwYWdlcz4xNjI3LTE2MzI8L3BhZ2VzPjxrZXl3b3Jkcz48
a2V5d29yZD5hbnRocm9wb21ldHJ5PC9rZXl3b3JkPjxrZXl3b3JkPmJpb21lY2hhbmljczwva2V5
d29yZD48a2V5d29yZD5lbGVjdHJvbXlvZ3JhcGh5PC9rZXl3b3JkPjxrZXl3b3JkPm1lZGljYWwg
cm9ib3RpY3M8L2tleXdvcmQ+PGtleXdvcmQ+bWVkaWNhbCBzaWduYWwgcHJvY2Vzc2luZzwva2V5
d29yZD48a2V5d29yZD5tb3Rpb24gY29udHJvbDwva2V5d29yZD48a2V5d29yZD5wcm9zdGhldGlj
czwva2V5d29yZD48a2V5d29yZD41LURPRiB0cmFuc2h1bWVyYWwgcm9ib3RpYyBwcm9zdGhlc2lz
PC9rZXl3b3JkPjxrZXl3b3JkPkVNRyBiYXNlZCBjb250cm9sIG1ldGhvZDwva2V5d29yZD48a2V5
d29yZD5FTUcgc2lnbmFsczwva2V5d29yZD48a2V5d29yZD5Nb0JpbyBwcm9zdGhldGljIGFybTwv
a2V5d29yZD48a2V5d29yZD5hY3Rpdml0aWVzLW9mLWRhaWx5IGxpdmluZzwva2V5d29yZD48a2V5
d29yZD5hbnRocm9wb21ldHJpYyBmZWF0dXJlczwva2V5d29yZD48a2V5d29yZD5iaWNlcHMgYnJh
Y2hpaTwva2V5d29yZD48a2V5d29yZD5jb21wb3VuZCBtb3Rpb248L2tleXdvcmQ+PGtleXdvcmQ+
ZWxib3cgZmxleGlvbi1leHRlbnNpb248L2tleXdvcmQ+PGtleXdvcmQ+Zm9yZWFybSBzdXBpbmF0
aW9uLXByb25hdGlvbjwva2V5d29yZD48a2V5d29yZD5pbmRleCBmaW5nZXI8L2tleXdvcmQ+PGtl
eXdvcmQ+bW90aW9uIHN3aXRjaGluZyBtZWNoYW5pc208L2tleXdvcmQ+PGtleXdvcmQ+dGh1bWI8
L2tleXdvcmQ+PGtleXdvcmQ+dHJpY2VwcyBicmFjaGlpPC9rZXl3b3JkPjxrZXl3b3JkPndyaXN0
IGZsZXhpb24tZXh0ZW5zaW9uPC9rZXl3b3JkPjxrZXl3b3JkPndyaXN0IHJhZGlhbC11bG5hciBk
ZXZpYXRpb248L2tleXdvcmQ+PGtleXdvcmQ+REMgbW90b3JzPC9rZXl3b3JkPjxrZXl3b3JkPkVs
Ym93PC9rZXl3b3JkPjxrZXl3b3JkPlNoYWZ0czwva2V5d29yZD48a2V5d29yZD5Td2l0Y2hlczwv
a2V5d29yZD48a2V5d29yZD5XcmlzdDwva2V5d29yZD48a2V5d29yZD5wcm9zdGhlc2lzPC9rZXl3
b3JkPjxrZXl3b3JkPnRyYW5zLWh1bWVyYWw8L2tleXdvcmQ+PC9rZXl3b3Jkcz48ZGF0ZXM+PHll
YXI+MjAxNzwveWVhcj48cHViLWRhdGVzPjxkYXRlPjE3LTIwIEp1bHkgMjAxNzwvZGF0ZT48L3B1
Yi1kYXRlcz48L2RhdGVzPjx1cmxzPjwvdXJscz48ZWxlY3Ryb25pYy1yZXNvdXJjZS1udW0+MTAu
MTEwOS9JQ09SUi4yMDE3LjgwMDk0ODE8L2VsZWN0cm9uaWMtcmVzb3VyY2UtbnVtPjwvcmVjb3Jk
PjwvQ2l0ZT48L0VuZE5vdGU+AG==
</w:fldData>
        </w:fldChar>
      </w:r>
      <w:r>
        <w:instrText xml:space="preserve"> ADDIN EN.CITE.DATA </w:instrText>
      </w:r>
      <w:r>
        <w:fldChar w:fldCharType="end"/>
      </w:r>
      <w:r w:rsidRPr="00E0790B">
        <w:fldChar w:fldCharType="separate"/>
      </w:r>
      <w:r>
        <w:rPr>
          <w:noProof/>
        </w:rPr>
        <w:t>(Abayasiri et al., 2017)</w:t>
      </w:r>
      <w:r w:rsidRPr="00E0790B">
        <w:fldChar w:fldCharType="end"/>
      </w:r>
      <w:r w:rsidRPr="00E0790B">
        <w:t xml:space="preserve">. </w:t>
      </w:r>
    </w:p>
    <w:p w14:paraId="67AE86AC" w14:textId="77777777" w:rsidR="00E0790B" w:rsidRPr="00E0790B" w:rsidRDefault="00E0790B" w:rsidP="00E0790B"/>
    <w:p w14:paraId="2D717297" w14:textId="6A43878E" w:rsidR="00E0790B" w:rsidRPr="00E0790B" w:rsidRDefault="00E0790B" w:rsidP="00E0790B">
      <w:r w:rsidRPr="00E0790B">
        <w:t xml:space="preserve">Hydraulic powered actuators however do not require the typical power transfer systems in order to operate </w:t>
      </w:r>
      <w:r w:rsidRPr="00E0790B">
        <w:fldChar w:fldCharType="begin"/>
      </w:r>
      <w:r>
        <w:instrText xml:space="preserve"> ADDIN EN.CITE &lt;EndNote&gt;&lt;Cite&gt;&lt;Author&gt;Foglyano&lt;/Author&gt;&lt;Year&gt;2015&lt;/Year&gt;&lt;RecNum&gt;12&lt;/RecNum&gt;&lt;DisplayText&gt;(Foglyano et al., 2015)&lt;/DisplayText&gt;&lt;record&gt;&lt;rec-number&gt;12&lt;/rec-number&gt;&lt;foreign-keys&gt;&lt;key app="EN" db-id="s2ax52wpjeswtre5fdtp0apkafxtfr5tx0vs" timestamp="1521419713"&gt;12&lt;/key&gt;&lt;/foreign-keys&gt;&lt;ref-type name="Journal Article"&gt;17&lt;/ref-type&gt;&lt;contributors&gt;&lt;authors&gt;&lt;author&gt;Foglyano, Kevin M.&lt;/author&gt;&lt;author&gt;Kobetic, Rudi&lt;/author&gt;&lt;author&gt;To, Curtis S.&lt;/author&gt;&lt;author&gt;Bulea, Thomas C.&lt;/author&gt;&lt;author&gt;Schnellenberger, John R.&lt;/author&gt;&lt;author&gt;Audu, Musa L.&lt;/author&gt;&lt;author&gt;Nandor, Mark J.&lt;/author&gt;&lt;author&gt;Quinn, Roger D.&lt;/author&gt;&lt;author&gt;Triolo, Ronald J.&lt;/author&gt;&lt;/authors&gt;&lt;/contributors&gt;&lt;titles&gt;&lt;title&gt;Feasibility of a Hydraulic Power Assist System for Use in Hybrid Neuroprostheses&lt;/title&gt;&lt;secondary-title&gt;Applied Bionics and Biomechanics&lt;/secondary-title&gt;&lt;/titles&gt;&lt;periodical&gt;&lt;full-title&gt;Applied Bionics and Biomechanics&lt;/full-title&gt;&lt;/periodical&gt;&lt;pages&gt;205104&lt;/pages&gt;&lt;volume&gt;2015&lt;/volume&gt;&lt;dates&gt;&lt;year&gt;2015&lt;/year&gt;&lt;pub-dates&gt;&lt;date&gt;03/18&amp;#xD;06/05/received&amp;#xD;02/03/revised&amp;#xD;03/01/accepted&lt;/date&gt;&lt;/pub-dates&gt;&lt;/dates&gt;&lt;publisher&gt;Hindawi Publishing Corporation&lt;/publisher&gt;&lt;isbn&gt;1176-2322&amp;#xD;1754-2103&lt;/isbn&gt;&lt;accession-num&gt;PMC4745429&lt;/accession-num&gt;&lt;urls&gt;&lt;related-urls&gt;&lt;url&gt;http://www.ncbi.nlm.nih.gov/pmc/articles/PMC4745429/&lt;/url&gt;&lt;/related-urls&gt;&lt;/urls&gt;&lt;electronic-resource-num&gt;10.1155/2015/205104&lt;/electronic-resource-num&gt;&lt;remote-database-name&gt;PMC&lt;/remote-database-name&gt;&lt;/record&gt;&lt;/Cite&gt;&lt;/EndNote&gt;</w:instrText>
      </w:r>
      <w:r w:rsidRPr="00E0790B">
        <w:fldChar w:fldCharType="separate"/>
      </w:r>
      <w:r>
        <w:rPr>
          <w:noProof/>
        </w:rPr>
        <w:t>(Foglyano et al., 2015)</w:t>
      </w:r>
      <w:r w:rsidRPr="00E0790B">
        <w:fldChar w:fldCharType="end"/>
      </w:r>
      <w:r w:rsidRPr="00E0790B">
        <w:t xml:space="preserve">. It was found that for a 100W mechanical system, an electromechanical system is predicted to weigh 428g. A hydraulic system with equivalent mechanical output weight will change significantly with the pressure of the system. For example, at 0.69MPa (100psi) a 100W mechanical output system is estimated to weigh 625g, at 3.45MPa (500psi) it is estimated to weigh 125g and only 63g at 6.9MPa (1000psi) </w:t>
      </w:r>
      <w:r w:rsidRPr="00E0790B">
        <w:fldChar w:fldCharType="begin"/>
      </w:r>
      <w:r>
        <w:instrText xml:space="preserve"> ADDIN EN.CITE &lt;EndNote&gt;&lt;Cite&gt;&lt;Author&gt;Durfee&lt;/Author&gt;&lt;Year&gt;2011&lt;/Year&gt;&lt;RecNum&gt;1&lt;/RecNum&gt;&lt;DisplayText&gt;(Durfee et al., 2011)&lt;/DisplayText&gt;&lt;record&gt;&lt;rec-number&gt;1&lt;/rec-number&gt;&lt;foreign-keys&gt;&lt;key app="EN" db-id="s2ax52wpjeswtre5fdtp0apkafxtfr5tx0vs" timestamp="1520833014"&gt;1&lt;/key&gt;&lt;/foreign-keys&gt;&lt;ref-type name="Conference Proceedings"&gt;10&lt;/ref-type&gt;&lt;contributors&gt;&lt;authors&gt;&lt;author&gt;W. Durfee&lt;/author&gt;&lt;author&gt;J. Xia&lt;/author&gt;&lt;author&gt;E. Hsiao-Wecksler&lt;/author&gt;&lt;/authors&gt;&lt;/contributors&gt;&lt;titles&gt;&lt;title&gt;Tiny hydraulics for powered orthotics&lt;/title&gt;&lt;secondary-title&gt;2011 IEEE International Conference on Rehabilitation Robotics&lt;/secondary-title&gt;&lt;alt-title&gt;2011 IEEE International Conference on Rehabilitation Robotics&lt;/alt-title&gt;&lt;/titles&gt;&lt;pages&gt;1-6&lt;/pages&gt;&lt;keywords&gt;&lt;keyword&gt;actuators&lt;/keyword&gt;&lt;keyword&gt;electrohydraulic control equipment&lt;/keyword&gt;&lt;keyword&gt;medical control systems&lt;/keyword&gt;&lt;keyword&gt;orthotics&lt;/keyword&gt;&lt;keyword&gt;power control&lt;/keyword&gt;&lt;keyword&gt;power supplies to apparatus&lt;/keyword&gt;&lt;keyword&gt;actuation system&lt;/keyword&gt;&lt;keyword&gt;battery powered electrohydraulic actuator&lt;/keyword&gt;&lt;keyword&gt;bore cylinders&lt;/keyword&gt;&lt;keyword&gt;electromechanical systems&lt;/keyword&gt;&lt;keyword&gt;fluid power&lt;/keyword&gt;&lt;keyword&gt;hydraulics&lt;/keyword&gt;&lt;keyword&gt;piston seal&lt;/keyword&gt;&lt;keyword&gt;power 10 W to 100 W&lt;/keyword&gt;&lt;keyword&gt;power supply&lt;/keyword&gt;&lt;keyword&gt;powered ankle orthosis&lt;/keyword&gt;&lt;keyword&gt;systems analysis&lt;/keyword&gt;&lt;keyword&gt;transmission line&lt;/keyword&gt;&lt;keyword&gt;Fluids&lt;/keyword&gt;&lt;keyword&gt;Pistons&lt;/keyword&gt;&lt;keyword&gt;Power supplies&lt;/keyword&gt;&lt;keyword&gt;Pumps&lt;/keyword&gt;&lt;keyword&gt;Seals&lt;/keyword&gt;&lt;keyword&gt;powered orthotics&lt;/keyword&gt;&lt;keyword&gt;Biomechanics&lt;/keyword&gt;&lt;keyword&gt;Equipment Design&lt;/keyword&gt;&lt;keyword&gt;Humans&lt;/keyword&gt;&lt;keyword&gt;Kinetics&lt;/keyword&gt;&lt;keyword&gt;Orthotic Devices&lt;/keyword&gt;&lt;/keywords&gt;&lt;dates&gt;&lt;year&gt;2011&lt;/year&gt;&lt;pub-dates&gt;&lt;date&gt;June 29 2011-July 1 2011&lt;/date&gt;&lt;/pub-dates&gt;&lt;/dates&gt;&lt;isbn&gt;1945-7898&lt;/isbn&gt;&lt;urls&gt;&lt;/urls&gt;&lt;electronic-resource-num&gt;10.1109/ICORR.2011.5975473&lt;/electronic-resource-num&gt;&lt;/record&gt;&lt;/Cite&gt;&lt;/EndNote&gt;</w:instrText>
      </w:r>
      <w:r w:rsidRPr="00E0790B">
        <w:fldChar w:fldCharType="separate"/>
      </w:r>
      <w:r>
        <w:rPr>
          <w:noProof/>
        </w:rPr>
        <w:t>(Durfee et al., 2011)</w:t>
      </w:r>
      <w:r w:rsidRPr="00E0790B">
        <w:fldChar w:fldCharType="end"/>
      </w:r>
      <w:r w:rsidRPr="00E0790B">
        <w:t xml:space="preserve">. This gives significant flexibility in the design to maximise the desired weight to power ratio whilst also providing a significant weight reduction which can aid heavily in the comfort and usability of the device. </w:t>
      </w:r>
    </w:p>
    <w:p w14:paraId="7445D93A" w14:textId="77777777" w:rsidR="00E0790B" w:rsidRPr="00E0790B" w:rsidRDefault="00E0790B" w:rsidP="00E0790B"/>
    <w:p w14:paraId="36AB8620" w14:textId="239BFCB3" w:rsidR="00E0790B" w:rsidRPr="00E0790B" w:rsidRDefault="00E0790B" w:rsidP="00E0790B">
      <w:r w:rsidRPr="00E0790B">
        <w:t xml:space="preserve">Whilst the weight of the arm is extremely important, the distribution of the weight along the arm is equally as important. Additional weight from heavy servo motors and other additional components, especially towards the extremities of the body impacts negatively to the usability of the device. Waters and Mulroy found that an additional weight of 2kg on each foot of a healthy adult results in a 30% increase in oxygen uptake, whilst over ten times that amount on the torso has little impact </w:t>
      </w:r>
      <w:r w:rsidRPr="00E0790B">
        <w:fldChar w:fldCharType="begin"/>
      </w:r>
      <w:r>
        <w:instrText xml:space="preserve"> ADDIN EN.CITE &lt;EndNote&gt;&lt;Cite&gt;&lt;Author&gt;Waters&lt;/Author&gt;&lt;Year&gt;1999&lt;/Year&gt;&lt;RecNum&gt;13&lt;/RecNum&gt;&lt;DisplayText&gt;(Waters and Mulroy, 1999)&lt;/DisplayText&gt;&lt;record&gt;&lt;rec-number&gt;13&lt;/rec-number&gt;&lt;foreign-keys&gt;&lt;key app="EN" db-id="s2ax52wpjeswtre5fdtp0apkafxtfr5tx0vs" timestamp="1521620684"&gt;13&lt;/key&gt;&lt;/foreign-keys&gt;&lt;ref-type name="Journal Article"&gt;17&lt;/ref-type&gt;&lt;contributors&gt;&lt;authors&gt;&lt;author&gt;Waters, Robert L.&lt;/author&gt;&lt;author&gt;Mulroy, Sara&lt;/author&gt;&lt;/authors&gt;&lt;/contributors&gt;&lt;titles&gt;&lt;title&gt;The energy expenditure of normal and pathologic gait&lt;/title&gt;&lt;secondary-title&gt;Gait &amp;amp; Posture&lt;/secondary-title&gt;&lt;/titles&gt;&lt;periodical&gt;&lt;full-title&gt;Gait &amp;amp; Posture&lt;/full-title&gt;&lt;/periodical&gt;&lt;pages&gt;207-231&lt;/pages&gt;&lt;volume&gt;9&lt;/volume&gt;&lt;number&gt;3&lt;/number&gt;&lt;keywords&gt;&lt;keyword&gt;Age&lt;/keyword&gt;&lt;keyword&gt;Metabolism&lt;/keyword&gt;&lt;/keywords&gt;&lt;dates&gt;&lt;year&gt;1999&lt;/year&gt;&lt;pub-dates&gt;&lt;date&gt;1999/07/01/&lt;/date&gt;&lt;/pub-dates&gt;&lt;/dates&gt;&lt;isbn&gt;0966-6362&lt;/isbn&gt;&lt;urls&gt;&lt;related-urls&gt;&lt;url&gt;http://www.sciencedirect.com/science/article/pii/S0966636299000090&lt;/url&gt;&lt;/related-urls&gt;&lt;/urls&gt;&lt;electronic-resource-num&gt;https://doi.org/10.1016/S0966-6362(99)00009-0&lt;/electronic-resource-num&gt;&lt;/record&gt;&lt;/Cite&gt;&lt;/EndNote&gt;</w:instrText>
      </w:r>
      <w:r w:rsidRPr="00E0790B">
        <w:fldChar w:fldCharType="separate"/>
      </w:r>
      <w:r>
        <w:rPr>
          <w:noProof/>
        </w:rPr>
        <w:t>(Waters and Mulroy, 1999)</w:t>
      </w:r>
      <w:r w:rsidRPr="00E0790B">
        <w:fldChar w:fldCharType="end"/>
      </w:r>
      <w:r w:rsidRPr="00E0790B">
        <w:t xml:space="preserve">. Extending this to the upper limb demonstrates that a poor weight distribution often provided by externally powered prostheses is often hugely detrimental to the benefits that the prostheses strive to provide. For example, the TRS i-Limb (a commercially available prosthetic hand) weighs 0.63kg with a centre of gravity that is fairly distal in comparison to an anatomically intact hand due to the location of the actuators </w:t>
      </w:r>
      <w:r w:rsidRPr="00E0790B">
        <w:fldChar w:fldCharType="begin"/>
      </w:r>
      <w:r>
        <w:instrText xml:space="preserve"> ADDIN EN.CITE &lt;EndNote&gt;&lt;Cite ExcludeAuth="1"&gt;&lt;Year&gt;2015&lt;/Year&gt;&lt;RecNum&gt;21&lt;/RecNum&gt;&lt;DisplayText&gt;(2015)&lt;/DisplayText&gt;&lt;record&gt;&lt;rec-number&gt;21&lt;/rec-number&gt;&lt;foreign-keys&gt;&lt;key app="EN" db-id="s2ax52wpjeswtre5fdtp0apkafxtfr5tx0vs" timestamp="1522158768"&gt;21&lt;/key&gt;&lt;/foreign-keys&gt;&lt;ref-type name="Catalog"&gt;8&lt;/ref-type&gt;&lt;contributors&gt;&lt;/contributors&gt;&lt;titles&gt;&lt;title&gt;Touch Bionics Product Catalogue&lt;/title&gt;&lt;/titles&gt;&lt;pages&gt;4&lt;/pages&gt;&lt;section&gt;23&lt;/section&gt;&lt;dates&gt;&lt;year&gt;2015&lt;/year&gt;&lt;/dates&gt;&lt;pub-location&gt;Massachusetts&lt;/pub-location&gt;&lt;publisher&gt;Touch Bionics&lt;/publisher&gt;&lt;urls&gt;&lt;related-urls&gt;&lt;url&gt; http://www.touchbionics.com/sites/default/files/files/Touch%20Bionics%20Product%20Catalog%20Jan2015.pdf&lt;/url&gt;&lt;/related-urls&gt;&lt;/urls&gt;&lt;/record&gt;&lt;/Cite&gt;&lt;/EndNote&gt;</w:instrText>
      </w:r>
      <w:r w:rsidRPr="00E0790B">
        <w:fldChar w:fldCharType="separate"/>
      </w:r>
      <w:r>
        <w:rPr>
          <w:noProof/>
        </w:rPr>
        <w:t>(2015)</w:t>
      </w:r>
      <w:r w:rsidRPr="00E0790B">
        <w:fldChar w:fldCharType="end"/>
      </w:r>
      <w:r w:rsidRPr="00E0790B">
        <w:t xml:space="preserve">. It was found that this caused significant discomfort on the stump and noticeable shoulder strain during extended use </w:t>
      </w:r>
      <w:r w:rsidRPr="00E0790B">
        <w:fldChar w:fldCharType="begin"/>
      </w:r>
      <w:r>
        <w:instrText xml:space="preserve"> ADDIN EN.CITE &lt;EndNote&gt;&lt;Cite&gt;&lt;Author&gt;Schweitzer&lt;/Author&gt;&lt;Year&gt;2018&lt;/Year&gt;&lt;RecNum&gt;17&lt;/RecNum&gt;&lt;DisplayText&gt;(Schweitzer et al., 2018)&lt;/DisplayText&gt;&lt;record&gt;&lt;rec-number&gt;17&lt;/rec-number&gt;&lt;foreign-keys&gt;&lt;key app="EN" db-id="s2ax52wpjeswtre5fdtp0apkafxtfr5tx0vs" timestamp="1521705694"&gt;17&lt;/key&gt;&lt;/foreign-keys&gt;&lt;ref-type name="Journal Article"&gt;17&lt;/ref-type&gt;&lt;contributors&gt;&lt;authors&gt;&lt;author&gt;Schweitzer, Wolf&lt;/author&gt;&lt;author&gt;Thali, Michael J.&lt;/author&gt;&lt;author&gt;Egger, David&lt;/author&gt;&lt;/authors&gt;&lt;/contributors&gt;&lt;titles&gt;&lt;title&gt;Case-study of a user-driven prosthetic arm design: bionic hand versus customized body-powered technology in a highly demanding work environment&lt;/title&gt;&lt;secondary-title&gt;Journal of NeuroEngineering and Rehabilitation&lt;/secondary-title&gt;&lt;/titles&gt;&lt;periodical&gt;&lt;full-title&gt;Journal of NeuroEngineering and Rehabilitation&lt;/full-title&gt;&lt;/periodical&gt;&lt;pages&gt;1&lt;/pages&gt;&lt;volume&gt;15&lt;/volume&gt;&lt;number&gt;1&lt;/number&gt;&lt;dates&gt;&lt;year&gt;2018&lt;/year&gt;&lt;pub-dates&gt;&lt;date&gt;2018/01/03&lt;/date&gt;&lt;/pub-dates&gt;&lt;/dates&gt;&lt;isbn&gt;1743-0003&lt;/isbn&gt;&lt;urls&gt;&lt;related-urls&gt;&lt;url&gt;https://doi.org/10.1186/s12984-017-0340-0&lt;/url&gt;&lt;/related-urls&gt;&lt;/urls&gt;&lt;electronic-resource-num&gt;10.1186/s12984-017-0340-0&lt;/electronic-resource-num&gt;&lt;/record&gt;&lt;/Cite&gt;&lt;/EndNote&gt;</w:instrText>
      </w:r>
      <w:r w:rsidRPr="00E0790B">
        <w:fldChar w:fldCharType="separate"/>
      </w:r>
      <w:r>
        <w:rPr>
          <w:noProof/>
        </w:rPr>
        <w:t>(Schweitzer et al., 2018)</w:t>
      </w:r>
      <w:r w:rsidRPr="00E0790B">
        <w:fldChar w:fldCharType="end"/>
      </w:r>
      <w:r w:rsidRPr="00E0790B">
        <w:t>.</w:t>
      </w:r>
    </w:p>
    <w:p w14:paraId="6D453D6F" w14:textId="77777777" w:rsidR="00E0790B" w:rsidRPr="00E0790B" w:rsidRDefault="00E0790B" w:rsidP="00E0790B"/>
    <w:p w14:paraId="1452B3ED" w14:textId="729DBF5C" w:rsidR="00E0790B" w:rsidRPr="00E0790B" w:rsidRDefault="00E0790B" w:rsidP="00E0790B">
      <w:r w:rsidRPr="00E0790B">
        <w:t xml:space="preserve">A key advantage of fluid power is the ability of power to be transported through flexible hosing which can be snaked over moving joints and placed in locations that would otherwise be impractical for electrical motors. This characteristic provides great flexibility in component placement such as placing the hydraulic cylinders on the proximal joints </w:t>
      </w:r>
      <w:r w:rsidRPr="00E0790B">
        <w:fldChar w:fldCharType="begin"/>
      </w:r>
      <w:r>
        <w:instrText xml:space="preserve"> ADDIN EN.CITE &lt;EndNote&gt;&lt;Cite&gt;&lt;Author&gt;Durfee&lt;/Author&gt;&lt;Year&gt;2011&lt;/Year&gt;&lt;RecNum&gt;1&lt;/RecNum&gt;&lt;DisplayText&gt;(Durfee et al., 2011)&lt;/DisplayText&gt;&lt;record&gt;&lt;rec-number&gt;1&lt;/rec-number&gt;&lt;foreign-keys&gt;&lt;key app="EN" db-id="s2ax52wpjeswtre5fdtp0apkafxtfr5tx0vs" timestamp="1520833014"&gt;1&lt;/key&gt;&lt;/foreign-keys&gt;&lt;ref-type name="Conference Proceedings"&gt;10&lt;/ref-type&gt;&lt;contributors&gt;&lt;authors&gt;&lt;author&gt;W. Durfee&lt;/author&gt;&lt;author&gt;J. Xia&lt;/author&gt;&lt;author&gt;E. Hsiao-Wecksler&lt;/author&gt;&lt;/authors&gt;&lt;/contributors&gt;&lt;titles&gt;&lt;title&gt;Tiny hydraulics for powered orthotics&lt;/title&gt;&lt;secondary-title&gt;2011 IEEE International Conference on Rehabilitation Robotics&lt;/secondary-title&gt;&lt;alt-title&gt;2011 IEEE International Conference on Rehabilitation Robotics&lt;/alt-title&gt;&lt;/titles&gt;&lt;pages&gt;1-6&lt;/pages&gt;&lt;keywords&gt;&lt;keyword&gt;actuators&lt;/keyword&gt;&lt;keyword&gt;electrohydraulic control equipment&lt;/keyword&gt;&lt;keyword&gt;medical control systems&lt;/keyword&gt;&lt;keyword&gt;orthotics&lt;/keyword&gt;&lt;keyword&gt;power control&lt;/keyword&gt;&lt;keyword&gt;power supplies to apparatus&lt;/keyword&gt;&lt;keyword&gt;actuation system&lt;/keyword&gt;&lt;keyword&gt;battery powered electrohydraulic actuator&lt;/keyword&gt;&lt;keyword&gt;bore cylinders&lt;/keyword&gt;&lt;keyword&gt;electromechanical systems&lt;/keyword&gt;&lt;keyword&gt;fluid power&lt;/keyword&gt;&lt;keyword&gt;hydraulics&lt;/keyword&gt;&lt;keyword&gt;piston seal&lt;/keyword&gt;&lt;keyword&gt;power 10 W to 100 W&lt;/keyword&gt;&lt;keyword&gt;power supply&lt;/keyword&gt;&lt;keyword&gt;powered ankle orthosis&lt;/keyword&gt;&lt;keyword&gt;systems analysis&lt;/keyword&gt;&lt;keyword&gt;transmission line&lt;/keyword&gt;&lt;keyword&gt;Fluids&lt;/keyword&gt;&lt;keyword&gt;Pistons&lt;/keyword&gt;&lt;keyword&gt;Power supplies&lt;/keyword&gt;&lt;keyword&gt;Pumps&lt;/keyword&gt;&lt;keyword&gt;Seals&lt;/keyword&gt;&lt;keyword&gt;powered orthotics&lt;/keyword&gt;&lt;keyword&gt;Biomechanics&lt;/keyword&gt;&lt;keyword&gt;Equipment Design&lt;/keyword&gt;&lt;keyword&gt;Humans&lt;/keyword&gt;&lt;keyword&gt;Kinetics&lt;/keyword&gt;&lt;keyword&gt;Orthotic Devices&lt;/keyword&gt;&lt;/keywords&gt;&lt;dates&gt;&lt;year&gt;2011&lt;/year&gt;&lt;pub-dates&gt;&lt;date&gt;June 29 2011-July 1 2011&lt;/date&gt;&lt;/pub-dates&gt;&lt;/dates&gt;&lt;isbn&gt;1945-7898&lt;/isbn&gt;&lt;urls&gt;&lt;/urls&gt;&lt;electronic-resource-num&gt;10.1109/ICORR.2011.5975473&lt;/electronic-resource-num&gt;&lt;/record&gt;&lt;/Cite&gt;&lt;/EndNote&gt;</w:instrText>
      </w:r>
      <w:r w:rsidRPr="00E0790B">
        <w:fldChar w:fldCharType="separate"/>
      </w:r>
      <w:r>
        <w:rPr>
          <w:noProof/>
        </w:rPr>
        <w:t>(Durfee et al., 2011)</w:t>
      </w:r>
      <w:r w:rsidRPr="00E0790B">
        <w:fldChar w:fldCharType="end"/>
      </w:r>
      <w:r w:rsidRPr="00E0790B">
        <w:t xml:space="preserve">, and the other heavier components such as the pump, valves and battery may be kept on the torso where they cause a considerably lesser strain on the body </w:t>
      </w:r>
      <w:r w:rsidRPr="00E0790B">
        <w:fldChar w:fldCharType="begin"/>
      </w:r>
      <w:r>
        <w:instrText xml:space="preserve"> ADDIN EN.CITE &lt;EndNote&gt;&lt;Cite&gt;&lt;Author&gt;Foglyano&lt;/Author&gt;&lt;Year&gt;2015&lt;/Year&gt;&lt;RecNum&gt;12&lt;/RecNum&gt;&lt;DisplayText&gt;(Foglyano et al., 2015)&lt;/DisplayText&gt;&lt;record&gt;&lt;rec-number&gt;12&lt;/rec-number&gt;&lt;foreign-keys&gt;&lt;key app="EN" db-id="s2ax52wpjeswtre5fdtp0apkafxtfr5tx0vs" timestamp="1521419713"&gt;12&lt;/key&gt;&lt;/foreign-keys&gt;&lt;ref-type name="Journal Article"&gt;17&lt;/ref-type&gt;&lt;contributors&gt;&lt;authors&gt;&lt;author&gt;Foglyano, Kevin M.&lt;/author&gt;&lt;author&gt;Kobetic, Rudi&lt;/author&gt;&lt;author&gt;To, Curtis S.&lt;/author&gt;&lt;author&gt;Bulea, Thomas C.&lt;/author&gt;&lt;author&gt;Schnellenberger, John R.&lt;/author&gt;&lt;author&gt;Audu, Musa L.&lt;/author&gt;&lt;author&gt;Nandor, Mark J.&lt;/author&gt;&lt;author&gt;Quinn, Roger D.&lt;/author&gt;&lt;author&gt;Triolo, Ronald J.&lt;/author&gt;&lt;/authors&gt;&lt;/contributors&gt;&lt;titles&gt;&lt;title&gt;Feasibility of a Hydraulic Power Assist System for Use in Hybrid Neuroprostheses&lt;/title&gt;&lt;secondary-title&gt;Applied Bionics and Biomechanics&lt;/secondary-title&gt;&lt;/titles&gt;&lt;periodical&gt;&lt;full-title&gt;Applied Bionics and Biomechanics&lt;/full-title&gt;&lt;/periodical&gt;&lt;pages&gt;205104&lt;/pages&gt;&lt;volume&gt;2015&lt;/volume&gt;&lt;dates&gt;&lt;year&gt;2015&lt;/year&gt;&lt;pub-dates&gt;&lt;date&gt;03/18&amp;#xD;06/05/received&amp;#xD;02/03/revised&amp;#xD;03/01/accepted&lt;/date&gt;&lt;/pub-dates&gt;&lt;/dates&gt;&lt;publisher&gt;Hindawi Publishing Corporation&lt;/publisher&gt;&lt;isbn&gt;1176-2322&amp;#xD;1754-2103&lt;/isbn&gt;&lt;accession-num&gt;PMC4745429&lt;/accession-num&gt;&lt;urls&gt;&lt;related-urls&gt;&lt;url&gt;http://www.ncbi.nlm.nih.gov/pmc/articles/PMC4745429/&lt;/url&gt;&lt;/related-urls&gt;&lt;/urls&gt;&lt;electronic-resource-num&gt;10.1155/2015/205104&lt;/electronic-resource-num&gt;&lt;remote-database-name&gt;PMC&lt;/remote-database-name&gt;&lt;/record&gt;&lt;/Cite&gt;&lt;/EndNote&gt;</w:instrText>
      </w:r>
      <w:r w:rsidRPr="00E0790B">
        <w:fldChar w:fldCharType="separate"/>
      </w:r>
      <w:r>
        <w:rPr>
          <w:noProof/>
        </w:rPr>
        <w:t>(Foglyano et al., 2015)</w:t>
      </w:r>
      <w:r w:rsidRPr="00E0790B">
        <w:fldChar w:fldCharType="end"/>
      </w:r>
      <w:r w:rsidRPr="00E0790B">
        <w:t xml:space="preserve">. Furthermore, this flexibility can be leveraged for numerous additional benefits. By being able to choose the location of the actuators, they can be optimised for maximum benefit. Placing the actuators away from the joints of the fingers and closer to the shoulder aids in reducing the rotational inertia </w:t>
      </w:r>
      <w:r w:rsidRPr="00E0790B">
        <w:fldChar w:fldCharType="begin"/>
      </w:r>
      <w:r>
        <w:instrText xml:space="preserve"> ADDIN EN.CITE &lt;EndNote&gt;&lt;Cite&gt;&lt;Author&gt;Leal-Naranjo&lt;/Author&gt;&lt;Year&gt;2017&lt;/Year&gt;&lt;RecNum&gt;32&lt;/RecNum&gt;&lt;DisplayText&gt;(Leal-Naranjo et al., 2017)&lt;/DisplayText&gt;&lt;record&gt;&lt;rec-number&gt;32&lt;/rec-number&gt;&lt;foreign-keys&gt;&lt;key app="EN" db-id="s2ax52wpjeswtre5fdtp0apkafxtfr5tx0vs" timestamp="1526662403"&gt;32&lt;/key&gt;&lt;/foreign-keys&gt;&lt;ref-type name="Conference Proceedings"&gt;10&lt;/ref-type&gt;&lt;contributors&gt;&lt;authors&gt;&lt;author&gt;Leal-Naranjo, José Alfredo&lt;/author&gt;&lt;author&gt;Ceccarelli, Marco&lt;/author&gt;&lt;author&gt;Torres-San Miguel, Christopher René&lt;/author&gt;&lt;/authors&gt;&lt;tertiary-authors&gt;&lt;author&gt;Rodić, Aleksandar&lt;/author&gt;&lt;author&gt;Borangiu, Theodor&lt;/author&gt;&lt;/tertiary-authors&gt;&lt;/contributors&gt;&lt;titles&gt;&lt;title&gt;Mechanical Design of a Prosthetic Human Arm and its Dynamic Simulation&lt;/title&gt;&lt;tertiary-title&gt;Advances in Robot Design and Intelligent Control&lt;/tertiary-title&gt;&lt;/titles&gt;&lt;pages&gt;482-490&lt;/pages&gt;&lt;dates&gt;&lt;year&gt;2017&lt;/year&gt;&lt;/dates&gt;&lt;pub-location&gt;Cham&lt;/pub-location&gt;&lt;publisher&gt;Springer International Publishing&lt;/publisher&gt;&lt;isbn&gt;978-3-319-49058-8&lt;/isbn&gt;&lt;label&gt;10.1007/978-3-319-49058-8_52&lt;/label&gt;&lt;urls&gt;&lt;/urls&gt;&lt;/record&gt;&lt;/Cite&gt;&lt;/EndNote&gt;</w:instrText>
      </w:r>
      <w:r w:rsidRPr="00E0790B">
        <w:fldChar w:fldCharType="separate"/>
      </w:r>
      <w:r>
        <w:rPr>
          <w:noProof/>
        </w:rPr>
        <w:t>(Leal-Naranjo et al., 2017)</w:t>
      </w:r>
      <w:r w:rsidRPr="00E0790B">
        <w:fldChar w:fldCharType="end"/>
      </w:r>
      <w:r w:rsidRPr="00E0790B">
        <w:t xml:space="preserve"> </w:t>
      </w:r>
      <w:r w:rsidRPr="00E0790B">
        <w:lastRenderedPageBreak/>
        <w:t xml:space="preserve">which allows greater control over the arm and reduced power requirements in order to operate it. This also allows the end effector or the hand to be minimised to further reduce the weight </w:t>
      </w:r>
      <w:r w:rsidRPr="00E0790B">
        <w:fldChar w:fldCharType="begin"/>
      </w:r>
      <w:r>
        <w:instrText xml:space="preserve"> ADDIN EN.CITE &lt;EndNote&gt;&lt;Cite&gt;&lt;Author&gt;Semasinghe&lt;/Author&gt;&lt;Year&gt;2018&lt;/Year&gt;&lt;RecNum&gt;37&lt;/RecNum&gt;&lt;DisplayText&gt;(Semasinghe et al., 2018)&lt;/DisplayText&gt;&lt;record&gt;&lt;rec-number&gt;37&lt;/rec-number&gt;&lt;foreign-keys&gt;&lt;key app="EN" db-id="s2ax52wpjeswtre5fdtp0apkafxtfr5tx0vs" timestamp="1526738092"&gt;37&lt;/key&gt;&lt;/foreign-keys&gt;&lt;ref-type name="Journal Article"&gt;17&lt;/ref-type&gt;&lt;contributors&gt;&lt;authors&gt;&lt;author&gt;Semasinghe, C. L.&lt;/author&gt;&lt;author&gt;Ranaweera, R. K. P. S.&lt;/author&gt;&lt;author&gt;Prasanna, J. L. B.&lt;/author&gt;&lt;author&gt;Kandamby, H. M.&lt;/author&gt;&lt;author&gt;Madusanka, D. G. K.&lt;/author&gt;&lt;author&gt;Gopura, R. A. R. C.&lt;/author&gt;&lt;/authors&gt;&lt;/contributors&gt;&lt;titles&gt;&lt;title&gt;HyPro: A Multi-DoF Hybrid-Powered Transradial Robotic Prosthesis&lt;/title&gt;&lt;secondary-title&gt;Journal of Robotics&lt;/secondary-title&gt;&lt;/titles&gt;&lt;periodical&gt;&lt;full-title&gt;Journal of Robotics&lt;/full-title&gt;&lt;/periodical&gt;&lt;volume&gt;2018&lt;/volume&gt;&lt;dates&gt;&lt;year&gt;2018&lt;/year&gt;&lt;/dates&gt;&lt;work-type&gt;Article&lt;/work-type&gt;&lt;urls&gt;&lt;related-urls&gt;&lt;url&gt;https://www.scopus.com/inward/record.uri?eid=2-s2.0-85044243979&amp;amp;doi=10.1155%2f2018%2f8491073&amp;amp;partnerID=40&amp;amp;md5=31c4f5602bd7f1e690bbcb5a23510ab4&lt;/url&gt;&lt;/related-urls&gt;&lt;/urls&gt;&lt;custom7&gt;8491073&lt;/custom7&gt;&lt;electronic-resource-num&gt;10.1155/2018/8491073&lt;/electronic-resource-num&gt;&lt;remote-database-name&gt;Scopus&lt;/remote-database-name&gt;&lt;/record&gt;&lt;/Cite&gt;&lt;/EndNote&gt;</w:instrText>
      </w:r>
      <w:r w:rsidRPr="00E0790B">
        <w:fldChar w:fldCharType="separate"/>
      </w:r>
      <w:r>
        <w:rPr>
          <w:noProof/>
        </w:rPr>
        <w:t>(Semasinghe et al., 2018)</w:t>
      </w:r>
      <w:r w:rsidRPr="00E0790B">
        <w:fldChar w:fldCharType="end"/>
      </w:r>
      <w:r w:rsidRPr="00E0790B">
        <w:t xml:space="preserve">, as a prosthetic hand weighing 0.5kg or more tends to lead to overexertion </w:t>
      </w:r>
      <w:r w:rsidRPr="00E0790B">
        <w:fldChar w:fldCharType="begin"/>
      </w:r>
      <w:r>
        <w:instrText xml:space="preserve"> ADDIN EN.CITE &lt;EndNote&gt;&lt;Cite&gt;&lt;Author&gt;Proaño-Guevara&lt;/Author&gt;&lt;Year&gt;2018&lt;/Year&gt;&lt;RecNum&gt;36&lt;/RecNum&gt;&lt;DisplayText&gt;(Proaño-Guevara et al., 2018)&lt;/DisplayText&gt;&lt;record&gt;&lt;rec-number&gt;36&lt;/rec-number&gt;&lt;foreign-keys&gt;&lt;key app="EN" db-id="s2ax52wpjeswtre5fdtp0apkafxtfr5tx0vs" timestamp="1526697395"&gt;36&lt;/key&gt;&lt;/foreign-keys&gt;&lt;ref-type name="Conference Proceedings"&gt;10&lt;/ref-type&gt;&lt;contributors&gt;&lt;authors&gt;&lt;author&gt;Proaño-Guevara, Daniel&lt;/author&gt;&lt;author&gt;Procel-Feijóo, Javier&lt;/author&gt;&lt;author&gt;Zhingre-Balcazar, Johnny&lt;/author&gt;&lt;author&gt;Serpa-Andrade, Luis&lt;/author&gt;&lt;/authors&gt;&lt;tertiary-authors&gt;&lt;author&gt;Duffy, Vincent&lt;/author&gt;&lt;author&gt;Lightner, Nancy&lt;/author&gt;&lt;/tertiary-authors&gt;&lt;/contributors&gt;&lt;titles&gt;&lt;title&gt;Biomimetical Arm Prosthesis: A New Proposal&lt;/title&gt;&lt;tertiary-title&gt;Advances in Human Factors and Ergonomics in Healthcare and Medical Devices&lt;/tertiary-title&gt;&lt;/titles&gt;&lt;pages&gt;549-558&lt;/pages&gt;&lt;dates&gt;&lt;year&gt;2018&lt;/year&gt;&lt;/dates&gt;&lt;pub-location&gt;Cham&lt;/pub-location&gt;&lt;publisher&gt;Springer International Publishing&lt;/publisher&gt;&lt;isbn&gt;978-3-319-60483-1&lt;/isbn&gt;&lt;label&gt;10.1007/978-3-319-60483-1_57&lt;/label&gt;&lt;urls&gt;&lt;/urls&gt;&lt;/record&gt;&lt;/Cite&gt;&lt;/EndNote&gt;</w:instrText>
      </w:r>
      <w:r w:rsidRPr="00E0790B">
        <w:fldChar w:fldCharType="separate"/>
      </w:r>
      <w:r>
        <w:rPr>
          <w:noProof/>
        </w:rPr>
        <w:t>(Proaño-Guevara et al., 2018)</w:t>
      </w:r>
      <w:r w:rsidRPr="00E0790B">
        <w:fldChar w:fldCharType="end"/>
      </w:r>
      <w:r w:rsidRPr="00E0790B">
        <w:t xml:space="preserve">. Power then can be transmitted to the distal joints via tendon or cables – a technique used often in prosthetics to gain similar benefits </w:t>
      </w:r>
      <w:r w:rsidRPr="00E0790B">
        <w:fldChar w:fldCharType="begin"/>
      </w:r>
      <w:r>
        <w:instrText xml:space="preserve"> ADDIN EN.CITE &lt;EndNote&gt;&lt;Cite&gt;&lt;Author&gt;Love&lt;/Author&gt;&lt;Year&gt;2009&lt;/Year&gt;&lt;RecNum&gt;43&lt;/RecNum&gt;&lt;DisplayText&gt;(Love et al., 2009)&lt;/DisplayText&gt;&lt;record&gt;&lt;rec-number&gt;43&lt;/rec-number&gt;&lt;foreign-keys&gt;&lt;key app="EN" db-id="s2ax52wpjeswtre5fdtp0apkafxtfr5tx0vs" timestamp="1526991456"&gt;43&lt;/key&gt;&lt;/foreign-keys&gt;&lt;ref-type name="Conference Proceedings"&gt;10&lt;/ref-type&gt;&lt;contributors&gt;&lt;authors&gt;&lt;author&gt;L. J. Love&lt;/author&gt;&lt;author&gt;R. F. Lind&lt;/author&gt;&lt;author&gt;J. F. Jansen&lt;/author&gt;&lt;/authors&gt;&lt;/contributors&gt;&lt;titles&gt;&lt;title&gt;Mesofluidic actuation for articulated finger and hand prosthetics&lt;/title&gt;&lt;secondary-title&gt;2009 IEEE/RSJ International Conference on Intelligent Robots and Systems&lt;/secondary-title&gt;&lt;alt-title&gt;2009 IEEE/RSJ International Conference on Intelligent Robots and Systems&lt;/alt-title&gt;&lt;/titles&gt;&lt;pages&gt;2586-2591&lt;/pages&gt;&lt;keywords&gt;&lt;keyword&gt;actuators&lt;/keyword&gt;&lt;keyword&gt;biomechanics&lt;/keyword&gt;&lt;keyword&gt;prosthetics&lt;/keyword&gt;&lt;keyword&gt;articulated finger&lt;/keyword&gt;&lt;keyword&gt;fluid power approach&lt;/keyword&gt;&lt;keyword&gt;hand prosthetics&lt;/keyword&gt;&lt;keyword&gt;leg prosthetics&lt;/keyword&gt;&lt;keyword&gt;limited gripping capacity&lt;/keyword&gt;&lt;keyword&gt;mesofluidic actuation&lt;/keyword&gt;&lt;keyword&gt;mesofluidic finger&lt;/keyword&gt;&lt;keyword&gt;upper arm&lt;/keyword&gt;&lt;keyword&gt;Costs&lt;/keyword&gt;&lt;keyword&gt;Fingers&lt;/keyword&gt;&lt;keyword&gt;Humans&lt;/keyword&gt;&lt;keyword&gt;Laboratories&lt;/keyword&gt;&lt;keyword&gt;Muscles&lt;/keyword&gt;&lt;keyword&gt;Prosthetic hand&lt;/keyword&gt;&lt;keyword&gt;Skin&lt;/keyword&gt;&lt;keyword&gt;Tendons&lt;/keyword&gt;&lt;keyword&gt;Thumb&lt;/keyword&gt;&lt;keyword&gt;USA Councils&lt;/keyword&gt;&lt;/keywords&gt;&lt;dates&gt;&lt;year&gt;2009&lt;/year&gt;&lt;pub-dates&gt;&lt;date&gt;10-15 Oct. 2009&lt;/date&gt;&lt;/pub-dates&gt;&lt;/dates&gt;&lt;isbn&gt;2153-0858&lt;/isbn&gt;&lt;urls&gt;&lt;/urls&gt;&lt;electronic-resource-num&gt;10.1109/IROS.2009.5353919&lt;/electronic-resource-num&gt;&lt;/record&gt;&lt;/Cite&gt;&lt;/EndNote&gt;</w:instrText>
      </w:r>
      <w:r w:rsidRPr="00E0790B">
        <w:fldChar w:fldCharType="separate"/>
      </w:r>
      <w:r>
        <w:rPr>
          <w:noProof/>
        </w:rPr>
        <w:t>(Love et al., 2009)</w:t>
      </w:r>
      <w:r w:rsidRPr="00E0790B">
        <w:fldChar w:fldCharType="end"/>
      </w:r>
      <w:r w:rsidRPr="00E0790B">
        <w:t>.</w:t>
      </w:r>
    </w:p>
    <w:p w14:paraId="43CD5474" w14:textId="77777777" w:rsidR="00E0790B" w:rsidRPr="00E0790B" w:rsidRDefault="00E0790B" w:rsidP="00E0790B"/>
    <w:p w14:paraId="372DB950" w14:textId="77777777" w:rsidR="00E0790B" w:rsidRPr="00E0790B" w:rsidRDefault="00E0790B" w:rsidP="00E0790B">
      <w:r w:rsidRPr="00E0790B">
        <w:t xml:space="preserve">There is a clear need for stronger and more powerful, yet lighter and more robust prosthetic devices, which can be catered to by hydraulics. These benefits combined with its flexible component configuration as well as its force-to-weight ratio have the potential to develop a revolutionary prosthetic design. It will be another step in the direction to allow amputees and similarly disadvantaged persons to mitigate the adverse effects of upper limb loss and enable them to retain or regain their standard of living. </w:t>
      </w:r>
    </w:p>
    <w:p w14:paraId="702AFD5D" w14:textId="77777777" w:rsidR="00E0790B" w:rsidRPr="00E0790B" w:rsidRDefault="00E0790B" w:rsidP="00E0790B"/>
    <w:p w14:paraId="3C46C7AE" w14:textId="77777777" w:rsidR="00E0790B" w:rsidRPr="00E0790B" w:rsidRDefault="00E0790B" w:rsidP="00E0790B">
      <w:r w:rsidRPr="00E0790B">
        <w:t xml:space="preserve">The aim of this project is to explore the use of hydraulics in upper limb prostheses - to identify its practicality and feasibility in the field. The goal is to rapidly prototype an anthropomorphic prosthetic arm with a high and demonstrable degree of freedom using readily available and off-the-shelf components. </w:t>
      </w:r>
    </w:p>
    <w:p w14:paraId="11C81615" w14:textId="4403DA8D" w:rsidR="00E0790B" w:rsidRDefault="00E0790B" w:rsidP="00E15E38"/>
    <w:p w14:paraId="62E43288" w14:textId="77777777" w:rsidR="00E0790B" w:rsidRPr="00E15E38" w:rsidRDefault="00E0790B" w:rsidP="00E15E38"/>
    <w:p w14:paraId="1EE94F70" w14:textId="77777777" w:rsidR="00EB78E3" w:rsidRDefault="00EB78E3" w:rsidP="00EB78E3">
      <w:pPr>
        <w:pStyle w:val="Heading2"/>
      </w:pPr>
      <w:bookmarkStart w:id="3" w:name="_Toc525831441"/>
      <w:r>
        <w:t xml:space="preserve">Background </w:t>
      </w:r>
      <w:r w:rsidR="00E13BC2">
        <w:t>–</w:t>
      </w:r>
      <w:r>
        <w:t xml:space="preserve"> </w:t>
      </w:r>
      <w:r w:rsidR="00E13BC2">
        <w:t>Types of prosthetics</w:t>
      </w:r>
      <w:bookmarkEnd w:id="3"/>
    </w:p>
    <w:p w14:paraId="7799330E" w14:textId="77777777" w:rsidR="00E13BC2" w:rsidRDefault="00EB78E3" w:rsidP="00E13BC2">
      <w:pPr>
        <w:pStyle w:val="Heading2"/>
      </w:pPr>
      <w:bookmarkStart w:id="4" w:name="_Toc525831442"/>
      <w:r>
        <w:t>Motivation &amp; Aims</w:t>
      </w:r>
      <w:r w:rsidR="00E13BC2">
        <w:t xml:space="preserve"> – Research gap (general)</w:t>
      </w:r>
      <w:bookmarkEnd w:id="4"/>
    </w:p>
    <w:p w14:paraId="4B48A934" w14:textId="77777777" w:rsidR="00E13BC2" w:rsidRDefault="00E13BC2" w:rsidP="00E13BC2"/>
    <w:p w14:paraId="3D901951" w14:textId="77777777" w:rsidR="00E13BC2" w:rsidRPr="00E13BC2" w:rsidRDefault="00E13BC2" w:rsidP="00E13BC2">
      <w:pPr>
        <w:pStyle w:val="Heading1"/>
      </w:pPr>
      <w:bookmarkStart w:id="5" w:name="_Toc525831443"/>
      <w:r>
        <w:lastRenderedPageBreak/>
        <w:t>Evaluation of current 3D printed prostheses</w:t>
      </w:r>
      <w:bookmarkEnd w:id="5"/>
    </w:p>
    <w:p w14:paraId="5C2801B4" w14:textId="77777777" w:rsidR="00673491" w:rsidRDefault="002C297F" w:rsidP="005E7241">
      <w:pPr>
        <w:pStyle w:val="Heading1"/>
      </w:pPr>
      <w:bookmarkStart w:id="6" w:name="_Toc525831444"/>
      <w:r>
        <w:t>Concept development of a full hand prosthesis</w:t>
      </w:r>
      <w:bookmarkEnd w:id="6"/>
    </w:p>
    <w:p w14:paraId="05D648F6" w14:textId="77777777" w:rsidR="002C297F" w:rsidRPr="002C297F" w:rsidRDefault="002C297F" w:rsidP="002C297F">
      <w:pPr>
        <w:pStyle w:val="Heading1"/>
      </w:pPr>
      <w:bookmarkStart w:id="7" w:name="_Toc525831445"/>
      <w:r>
        <w:t>Final design</w:t>
      </w:r>
      <w:bookmarkEnd w:id="7"/>
    </w:p>
    <w:p w14:paraId="08B9AE6E" w14:textId="77777777" w:rsidR="00673491" w:rsidRDefault="002C297F" w:rsidP="005E7241">
      <w:pPr>
        <w:pStyle w:val="Heading1"/>
      </w:pPr>
      <w:bookmarkStart w:id="8" w:name="_Toc525831446"/>
      <w:r>
        <w:t>Functional evaluation</w:t>
      </w:r>
      <w:bookmarkEnd w:id="8"/>
    </w:p>
    <w:p w14:paraId="56657A1E" w14:textId="77777777" w:rsidR="002C297F" w:rsidRDefault="002C297F" w:rsidP="002C297F">
      <w:pPr>
        <w:pStyle w:val="Heading2"/>
      </w:pPr>
      <w:bookmarkStart w:id="9" w:name="_Toc525831447"/>
      <w:r>
        <w:t>Precision</w:t>
      </w:r>
      <w:bookmarkEnd w:id="9"/>
    </w:p>
    <w:p w14:paraId="0E0AA7AB" w14:textId="77777777" w:rsidR="00980A1E" w:rsidRDefault="002C297F" w:rsidP="002C297F">
      <w:pPr>
        <w:pStyle w:val="Heading2"/>
      </w:pPr>
      <w:bookmarkStart w:id="10" w:name="_Toc525831448"/>
      <w:r>
        <w:t>Grip force</w:t>
      </w:r>
      <w:bookmarkEnd w:id="10"/>
    </w:p>
    <w:p w14:paraId="49CF0BA2" w14:textId="77777777" w:rsidR="002C297F" w:rsidRPr="002C297F" w:rsidRDefault="002C297F" w:rsidP="002C297F">
      <w:pPr>
        <w:pStyle w:val="Heading1"/>
      </w:pPr>
      <w:bookmarkStart w:id="11" w:name="_Toc525831449"/>
      <w:r>
        <w:t>Discussion</w:t>
      </w:r>
      <w:bookmarkEnd w:id="11"/>
    </w:p>
    <w:p w14:paraId="26FE2EC1" w14:textId="77777777" w:rsidR="00980A1E" w:rsidRDefault="00980A1E" w:rsidP="00980A1E">
      <w:pPr>
        <w:pStyle w:val="Heading1"/>
      </w:pPr>
      <w:bookmarkStart w:id="12" w:name="_Toc525831450"/>
      <w:r>
        <w:t>Acknowledgement</w:t>
      </w:r>
      <w:bookmarkEnd w:id="12"/>
    </w:p>
    <w:p w14:paraId="005460FB" w14:textId="77777777" w:rsidR="00980A1E" w:rsidRDefault="00980A1E" w:rsidP="00980A1E">
      <w:pPr>
        <w:pStyle w:val="Heading1"/>
      </w:pPr>
      <w:bookmarkStart w:id="13" w:name="_Toc525831451"/>
      <w:r>
        <w:t>References</w:t>
      </w:r>
      <w:bookmarkEnd w:id="13"/>
    </w:p>
    <w:p w14:paraId="3DD2ABBC" w14:textId="77777777" w:rsidR="00E0790B" w:rsidRDefault="00980A1E" w:rsidP="00980A1E">
      <w:pPr>
        <w:pStyle w:val="Heading1"/>
      </w:pPr>
      <w:bookmarkStart w:id="14" w:name="_Toc525831452"/>
      <w:r>
        <w:t>Appendices</w:t>
      </w:r>
      <w:bookmarkEnd w:id="14"/>
    </w:p>
    <w:p w14:paraId="34376769" w14:textId="77777777" w:rsidR="00E0790B" w:rsidRDefault="00E0790B" w:rsidP="00E0790B">
      <w:pPr>
        <w:pStyle w:val="NoSpacing"/>
      </w:pPr>
    </w:p>
    <w:p w14:paraId="54B2EA2D" w14:textId="77777777" w:rsidR="00E0790B" w:rsidRPr="00E0790B" w:rsidRDefault="00E0790B" w:rsidP="00E0790B">
      <w:pPr>
        <w:pStyle w:val="EndNoteBibliography"/>
        <w:spacing w:after="0"/>
        <w:ind w:left="720" w:hanging="720"/>
      </w:pPr>
      <w:r>
        <w:fldChar w:fldCharType="begin"/>
      </w:r>
      <w:r>
        <w:instrText xml:space="preserve"> ADDIN EN.REFLIST </w:instrText>
      </w:r>
      <w:r>
        <w:fldChar w:fldCharType="separate"/>
      </w:r>
      <w:r w:rsidRPr="00E0790B">
        <w:t>2015. Touch Bionics Product Catalogue. Massachusetts: Touch Bionics.</w:t>
      </w:r>
    </w:p>
    <w:p w14:paraId="5F0E629A" w14:textId="77777777" w:rsidR="00E0790B" w:rsidRPr="00E0790B" w:rsidRDefault="00E0790B" w:rsidP="00E0790B">
      <w:pPr>
        <w:pStyle w:val="EndNoteBibliography"/>
        <w:spacing w:after="0"/>
        <w:ind w:left="720" w:hanging="720"/>
      </w:pPr>
      <w:r w:rsidRPr="00E0790B">
        <w:t>ABAYASIRI, R. A. M., MADUSANKA, D. G. K., ARACHCHIGE, N. M. P., SILVA, A. T. S. &amp; GOPURA, R. A. R. C. MoBio: A 5 DOF trans-humeral robotic prosthesis.  2017 International Conference on Rehabilitation Robotics (ICORR), 17-20 July 2017 2017. 1627-1632.</w:t>
      </w:r>
    </w:p>
    <w:p w14:paraId="2D3002FE" w14:textId="77777777" w:rsidR="00E0790B" w:rsidRPr="00E0790B" w:rsidRDefault="00E0790B" w:rsidP="00E0790B">
      <w:pPr>
        <w:pStyle w:val="EndNoteBibliography"/>
        <w:spacing w:after="0"/>
        <w:ind w:left="720" w:hanging="720"/>
      </w:pPr>
      <w:r w:rsidRPr="00E0790B">
        <w:t xml:space="preserve">AYUB, R., VILLARREAL, D., GREGG, R. D. &amp; GAO, F. 2017. Evaluation of transradial body-powered prostheses using a robotic simulator. </w:t>
      </w:r>
      <w:r w:rsidRPr="00E0790B">
        <w:rPr>
          <w:i/>
        </w:rPr>
        <w:t>Prosthetics and Orthotics International,</w:t>
      </w:r>
      <w:r w:rsidRPr="00E0790B">
        <w:t xml:space="preserve"> 41</w:t>
      </w:r>
      <w:r w:rsidRPr="00E0790B">
        <w:rPr>
          <w:b/>
        </w:rPr>
        <w:t>,</w:t>
      </w:r>
      <w:r w:rsidRPr="00E0790B">
        <w:t xml:space="preserve"> 194-200.</w:t>
      </w:r>
    </w:p>
    <w:p w14:paraId="513EB846" w14:textId="77777777" w:rsidR="00E0790B" w:rsidRPr="00E0790B" w:rsidRDefault="00E0790B" w:rsidP="00E0790B">
      <w:pPr>
        <w:pStyle w:val="EndNoteBibliography"/>
        <w:spacing w:after="0"/>
        <w:ind w:left="720" w:hanging="720"/>
      </w:pPr>
      <w:r w:rsidRPr="00E0790B">
        <w:t>DURFEE, W., XIA, J. &amp; HSIAO-WECKSLER, E. Tiny hydraulics for powered orthotics.  2011 IEEE International Conference on Rehabilitation Robotics, June 29 2011-July 1 2011 2011. 1-6.</w:t>
      </w:r>
    </w:p>
    <w:p w14:paraId="19BE3024" w14:textId="77777777" w:rsidR="00E0790B" w:rsidRPr="00E0790B" w:rsidRDefault="00E0790B" w:rsidP="00E0790B">
      <w:pPr>
        <w:pStyle w:val="EndNoteBibliography"/>
        <w:spacing w:after="0"/>
        <w:ind w:left="720" w:hanging="720"/>
      </w:pPr>
      <w:r w:rsidRPr="00E0790B">
        <w:t xml:space="preserve">EL-HAMAD, H. J., AHMAD, S. A. B. &amp; ISHAK, A. J. B. D. 2017. Modelling of High Output Force Dielectric Elastomer Actuator. </w:t>
      </w:r>
      <w:r w:rsidRPr="00E0790B">
        <w:rPr>
          <w:i/>
        </w:rPr>
        <w:t>International Journal of Mechanical Engineering and Robotics Research,</w:t>
      </w:r>
      <w:r w:rsidRPr="00E0790B">
        <w:t xml:space="preserve"> 6</w:t>
      </w:r>
      <w:r w:rsidRPr="00E0790B">
        <w:rPr>
          <w:b/>
        </w:rPr>
        <w:t>,</w:t>
      </w:r>
      <w:r w:rsidRPr="00E0790B">
        <w:t xml:space="preserve"> 100-103.</w:t>
      </w:r>
    </w:p>
    <w:p w14:paraId="5A5C55AB" w14:textId="77777777" w:rsidR="00E0790B" w:rsidRPr="00E0790B" w:rsidRDefault="00E0790B" w:rsidP="00E0790B">
      <w:pPr>
        <w:pStyle w:val="EndNoteBibliography"/>
        <w:spacing w:after="0"/>
        <w:ind w:left="720" w:hanging="720"/>
      </w:pPr>
      <w:r w:rsidRPr="00E0790B">
        <w:t xml:space="preserve">FOGLYANO, K. M., KOBETIC, R., TO, C. S., BULEA, T. C., SCHNELLENBERGER, J. R., AUDU, M. L., NANDOR, M. J., QUINN, R. D. &amp; TRIOLO, R. J. 2015. Feasibility of a Hydraulic Power Assist </w:t>
      </w:r>
      <w:r w:rsidRPr="00E0790B">
        <w:lastRenderedPageBreak/>
        <w:t xml:space="preserve">System for Use in Hybrid Neuroprostheses. </w:t>
      </w:r>
      <w:r w:rsidRPr="00E0790B">
        <w:rPr>
          <w:i/>
        </w:rPr>
        <w:t>Applied Bionics and Biomechanics,</w:t>
      </w:r>
      <w:r w:rsidRPr="00E0790B">
        <w:t xml:space="preserve"> 2015</w:t>
      </w:r>
      <w:r w:rsidRPr="00E0790B">
        <w:rPr>
          <w:b/>
        </w:rPr>
        <w:t>,</w:t>
      </w:r>
      <w:r w:rsidRPr="00E0790B">
        <w:t xml:space="preserve"> 205104.</w:t>
      </w:r>
    </w:p>
    <w:p w14:paraId="4C8A5977" w14:textId="77777777" w:rsidR="00E0790B" w:rsidRPr="00E0790B" w:rsidRDefault="00E0790B" w:rsidP="00E0790B">
      <w:pPr>
        <w:pStyle w:val="EndNoteBibliography"/>
        <w:spacing w:after="0"/>
        <w:ind w:left="720" w:hanging="720"/>
      </w:pPr>
      <w:r w:rsidRPr="00E0790B">
        <w:t xml:space="preserve">HASHIM, N. A., ABD RAZAK, N. A., ABU OSMAN, N. A. &amp; GHOLIZADEH, H. 2018. Improvement on upper limb body-powered prostheses (1921–2016): A systematic review. </w:t>
      </w:r>
      <w:r w:rsidRPr="00E0790B">
        <w:rPr>
          <w:i/>
        </w:rPr>
        <w:t>Proceedings of the Institution of Mechanical Engineers, Part H: Journal of Engineering in Medicine,</w:t>
      </w:r>
      <w:r w:rsidRPr="00E0790B">
        <w:t xml:space="preserve"> 232</w:t>
      </w:r>
      <w:r w:rsidRPr="00E0790B">
        <w:rPr>
          <w:b/>
        </w:rPr>
        <w:t>,</w:t>
      </w:r>
      <w:r w:rsidRPr="00E0790B">
        <w:t xml:space="preserve"> 3-11.</w:t>
      </w:r>
    </w:p>
    <w:p w14:paraId="48ECF53B" w14:textId="77777777" w:rsidR="00E0790B" w:rsidRPr="00E0790B" w:rsidRDefault="00E0790B" w:rsidP="00E0790B">
      <w:pPr>
        <w:pStyle w:val="EndNoteBibliography"/>
        <w:spacing w:after="0"/>
        <w:ind w:left="720" w:hanging="720"/>
      </w:pPr>
      <w:r w:rsidRPr="00E0790B">
        <w:t xml:space="preserve">HICHERT, M., ABBINK, D. A., KYBERD, P. J. &amp; PLETTENBURG, D. H. 2017. High Cable Forces Deteriorate Pinch Force Control in Voluntary-Closing Body-Powered Prostheses. </w:t>
      </w:r>
      <w:r w:rsidRPr="00E0790B">
        <w:rPr>
          <w:i/>
        </w:rPr>
        <w:t>PLoS ONE,</w:t>
      </w:r>
      <w:r w:rsidRPr="00E0790B">
        <w:t xml:space="preserve"> 12</w:t>
      </w:r>
      <w:r w:rsidRPr="00E0790B">
        <w:rPr>
          <w:b/>
        </w:rPr>
        <w:t>,</w:t>
      </w:r>
      <w:r w:rsidRPr="00E0790B">
        <w:t xml:space="preserve"> e0169996.</w:t>
      </w:r>
    </w:p>
    <w:p w14:paraId="68BD9B54" w14:textId="77777777" w:rsidR="00E0790B" w:rsidRPr="00E0790B" w:rsidRDefault="00E0790B" w:rsidP="00E0790B">
      <w:pPr>
        <w:pStyle w:val="EndNoteBibliography"/>
        <w:spacing w:after="0"/>
        <w:ind w:left="720" w:hanging="720"/>
      </w:pPr>
      <w:r w:rsidRPr="00E0790B">
        <w:t xml:space="preserve">HICHERT, M., VARDY, A. N. &amp; PLETTENBURG, D. 2018. Fatigue-free operation of most body-powered prostheses not feasible for majority of users with trans-radial deficiency. </w:t>
      </w:r>
      <w:r w:rsidRPr="00E0790B">
        <w:rPr>
          <w:i/>
        </w:rPr>
        <w:t>Prosthetics and Orthotics International,</w:t>
      </w:r>
      <w:r w:rsidRPr="00E0790B">
        <w:t xml:space="preserve"> 42</w:t>
      </w:r>
      <w:r w:rsidRPr="00E0790B">
        <w:rPr>
          <w:b/>
        </w:rPr>
        <w:t>,</w:t>
      </w:r>
      <w:r w:rsidRPr="00E0790B">
        <w:t xml:space="preserve"> 84-92.</w:t>
      </w:r>
    </w:p>
    <w:p w14:paraId="19B2BBCC" w14:textId="77777777" w:rsidR="00E0790B" w:rsidRPr="00E0790B" w:rsidRDefault="00E0790B" w:rsidP="00E0790B">
      <w:pPr>
        <w:pStyle w:val="EndNoteBibliography"/>
        <w:spacing w:after="0"/>
        <w:ind w:left="720" w:hanging="720"/>
      </w:pPr>
      <w:r w:rsidRPr="00E0790B">
        <w:t>LEAL-NARANJO, J. A., CECCARELLI, M. &amp; TORRES-SAN MIGUEL, C. R. Mechanical Design of a Prosthetic Human Arm and its Dynamic Simulation. 2017 Cham. Springer International Publishing, 482-490.</w:t>
      </w:r>
    </w:p>
    <w:p w14:paraId="643FDCB1" w14:textId="77777777" w:rsidR="00E0790B" w:rsidRPr="00E0790B" w:rsidRDefault="00E0790B" w:rsidP="00E0790B">
      <w:pPr>
        <w:pStyle w:val="EndNoteBibliography"/>
        <w:spacing w:after="0"/>
        <w:ind w:left="720" w:hanging="720"/>
      </w:pPr>
      <w:r w:rsidRPr="00E0790B">
        <w:t>LOVE, L. J., LIND, R. F. &amp; JANSEN, J. F. Mesofluidic actuation for articulated finger and hand prosthetics.  2009 IEEE/RSJ International Conference on Intelligent Robots and Systems, 10-15 Oct. 2009 2009. 2586-2591.</w:t>
      </w:r>
    </w:p>
    <w:p w14:paraId="3F72DC43" w14:textId="77777777" w:rsidR="00E0790B" w:rsidRPr="00E0790B" w:rsidRDefault="00E0790B" w:rsidP="00E0790B">
      <w:pPr>
        <w:pStyle w:val="EndNoteBibliography"/>
        <w:spacing w:after="0"/>
        <w:ind w:left="720" w:hanging="720"/>
      </w:pPr>
      <w:r w:rsidRPr="00E0790B">
        <w:t xml:space="preserve">MATA AMRITANANDAMAYI, D., UDUPA, G. &amp; SREEDHARAN, P. 2018. A novel underactuated multi-fingered soft robotic hand for prosthetic application. </w:t>
      </w:r>
      <w:r w:rsidRPr="00E0790B">
        <w:rPr>
          <w:i/>
        </w:rPr>
        <w:t>Robotics and Autonomous Systems,</w:t>
      </w:r>
      <w:r w:rsidRPr="00E0790B">
        <w:t xml:space="preserve"> 100</w:t>
      </w:r>
      <w:r w:rsidRPr="00E0790B">
        <w:rPr>
          <w:b/>
        </w:rPr>
        <w:t>,</w:t>
      </w:r>
      <w:r w:rsidRPr="00E0790B">
        <w:t xml:space="preserve"> 267-277.</w:t>
      </w:r>
    </w:p>
    <w:p w14:paraId="00618AC3" w14:textId="77777777" w:rsidR="00E0790B" w:rsidRPr="00E0790B" w:rsidRDefault="00E0790B" w:rsidP="00E0790B">
      <w:pPr>
        <w:pStyle w:val="EndNoteBibliography"/>
        <w:spacing w:after="0"/>
        <w:ind w:left="720" w:hanging="720"/>
      </w:pPr>
      <w:r w:rsidRPr="00E0790B">
        <w:t xml:space="preserve">MILLSTEIN, S., BAIN, D. &amp; HUNTER, G. A. 1985. A review of employment patterns of industrial amputees—factors influencing rehabilitation. </w:t>
      </w:r>
      <w:r w:rsidRPr="00E0790B">
        <w:rPr>
          <w:i/>
        </w:rPr>
        <w:t>Prosthetics and Orthotics International,</w:t>
      </w:r>
      <w:r w:rsidRPr="00E0790B">
        <w:t xml:space="preserve"> 9</w:t>
      </w:r>
      <w:r w:rsidRPr="00E0790B">
        <w:rPr>
          <w:b/>
        </w:rPr>
        <w:t>,</w:t>
      </w:r>
      <w:r w:rsidRPr="00E0790B">
        <w:t xml:space="preserve"> 69-78.</w:t>
      </w:r>
    </w:p>
    <w:p w14:paraId="761F6BA4" w14:textId="77777777" w:rsidR="00E0790B" w:rsidRPr="00E0790B" w:rsidRDefault="00E0790B" w:rsidP="00E0790B">
      <w:pPr>
        <w:pStyle w:val="EndNoteBibliography"/>
        <w:spacing w:after="0"/>
        <w:ind w:left="720" w:hanging="720"/>
      </w:pPr>
      <w:r w:rsidRPr="00E0790B">
        <w:t xml:space="preserve">PAI, U. J., SARATH, N. P., SIDHARTH, R., KUMAR, A. P., PRAMOD, S. &amp; UDUPA, G. Design and manufacture of 3D printec myoelectric multi-fingered hand for prosthetic application.  2016 </w:t>
      </w:r>
      <w:r w:rsidRPr="00E0790B">
        <w:lastRenderedPageBreak/>
        <w:t>International Conference on Robotics and Automation for Humanitarian Applications (RAHA), 18-20 Dec. 2016 2016. 1-6.</w:t>
      </w:r>
    </w:p>
    <w:p w14:paraId="23DF1C86" w14:textId="77777777" w:rsidR="00E0790B" w:rsidRPr="00E0790B" w:rsidRDefault="00E0790B" w:rsidP="00E0790B">
      <w:pPr>
        <w:pStyle w:val="EndNoteBibliography"/>
        <w:spacing w:after="0"/>
        <w:ind w:left="720" w:hanging="720"/>
      </w:pPr>
      <w:r w:rsidRPr="00E0790B">
        <w:t xml:space="preserve">PERRY, B. N., MORAN, C. W., ARMIGER, R. S., PASQUINA, P. F., VANDERSEA, J. W. &amp; TSAO, J. W. 2018. Initial Clinical Evaluation of the Modular Prosthetic Limb. </w:t>
      </w:r>
      <w:r w:rsidRPr="00E0790B">
        <w:rPr>
          <w:i/>
        </w:rPr>
        <w:t>Frontiers in Neurology</w:t>
      </w:r>
      <w:r w:rsidRPr="00E0790B">
        <w:t>.</w:t>
      </w:r>
    </w:p>
    <w:p w14:paraId="5F4A0703" w14:textId="77777777" w:rsidR="00E0790B" w:rsidRPr="00E0790B" w:rsidRDefault="00E0790B" w:rsidP="00E0790B">
      <w:pPr>
        <w:pStyle w:val="EndNoteBibliography"/>
        <w:spacing w:after="0"/>
        <w:ind w:left="720" w:hanging="720"/>
      </w:pPr>
      <w:r w:rsidRPr="00E0790B">
        <w:t xml:space="preserve">PIAZZA, C., CATALANO, M. G., GODFREY, S. B., ROSSI, M., GRIOLI, G., BIANCHI, M., ZHAO, K. &amp; BICCHI, A. 2017. The SoftHand Pro-H: A Hybrid Body-Controlled, Electrically Powered Hand Prosthesis for Daily Living and Working. </w:t>
      </w:r>
      <w:r w:rsidRPr="00E0790B">
        <w:rPr>
          <w:i/>
        </w:rPr>
        <w:t>IEEE Robotics and Automation Magazine,</w:t>
      </w:r>
      <w:r w:rsidRPr="00E0790B">
        <w:t xml:space="preserve"> 24</w:t>
      </w:r>
      <w:r w:rsidRPr="00E0790B">
        <w:rPr>
          <w:b/>
        </w:rPr>
        <w:t>,</w:t>
      </w:r>
      <w:r w:rsidRPr="00E0790B">
        <w:t xml:space="preserve"> 87-101.</w:t>
      </w:r>
    </w:p>
    <w:p w14:paraId="1DD9061F" w14:textId="77777777" w:rsidR="00E0790B" w:rsidRPr="00E0790B" w:rsidRDefault="00E0790B" w:rsidP="00E0790B">
      <w:pPr>
        <w:pStyle w:val="EndNoteBibliography"/>
        <w:spacing w:after="0"/>
        <w:ind w:left="720" w:hanging="720"/>
      </w:pPr>
      <w:r w:rsidRPr="00E0790B">
        <w:t>PROAÑO-GUEVARA, D., PROCEL-FEIJÓO, J., ZHINGRE-BALCAZAR, J. &amp; SERPA-ANDRADE, L. Biomimetical Arm Prosthesis: A New Proposal. 2018 Cham. Springer International Publishing, 549-558.</w:t>
      </w:r>
    </w:p>
    <w:p w14:paraId="1BAF32DB" w14:textId="77777777" w:rsidR="00E0790B" w:rsidRPr="00E0790B" w:rsidRDefault="00E0790B" w:rsidP="00E0790B">
      <w:pPr>
        <w:pStyle w:val="EndNoteBibliography"/>
        <w:spacing w:after="0"/>
        <w:ind w:left="720" w:hanging="720"/>
      </w:pPr>
      <w:r w:rsidRPr="00E0790B">
        <w:t xml:space="preserve">RESNIK, L. &amp; KLINGER, S. 2017. Attrition and retention in upper limb prosthetics research: experience of the VA home study of the DEKA arm. </w:t>
      </w:r>
      <w:r w:rsidRPr="00E0790B">
        <w:rPr>
          <w:i/>
        </w:rPr>
        <w:t>Disability and Rehabilitation: Assistive Technology,</w:t>
      </w:r>
      <w:r w:rsidRPr="00E0790B">
        <w:t xml:space="preserve"> 12</w:t>
      </w:r>
      <w:r w:rsidRPr="00E0790B">
        <w:rPr>
          <w:b/>
        </w:rPr>
        <w:t>,</w:t>
      </w:r>
      <w:r w:rsidRPr="00E0790B">
        <w:t xml:space="preserve"> 816-821.</w:t>
      </w:r>
    </w:p>
    <w:p w14:paraId="347057C9" w14:textId="77777777" w:rsidR="00E0790B" w:rsidRPr="00E0790B" w:rsidRDefault="00E0790B" w:rsidP="00E0790B">
      <w:pPr>
        <w:pStyle w:val="EndNoteBibliography"/>
        <w:spacing w:after="0"/>
        <w:ind w:left="720" w:hanging="720"/>
      </w:pPr>
      <w:r w:rsidRPr="00E0790B">
        <w:t xml:space="preserve">SCHWEITZER, W., THALI, M. J. &amp; EGGER, D. 2018. Case-study of a user-driven prosthetic arm design: bionic hand versus customized body-powered technology in a highly demanding work environment. </w:t>
      </w:r>
      <w:r w:rsidRPr="00E0790B">
        <w:rPr>
          <w:i/>
        </w:rPr>
        <w:t>Journal of NeuroEngineering and Rehabilitation,</w:t>
      </w:r>
      <w:r w:rsidRPr="00E0790B">
        <w:t xml:space="preserve"> 15</w:t>
      </w:r>
      <w:r w:rsidRPr="00E0790B">
        <w:rPr>
          <w:b/>
        </w:rPr>
        <w:t>,</w:t>
      </w:r>
      <w:r w:rsidRPr="00E0790B">
        <w:t xml:space="preserve"> 1.</w:t>
      </w:r>
    </w:p>
    <w:p w14:paraId="6F3A8AC7" w14:textId="77777777" w:rsidR="00E0790B" w:rsidRPr="00E0790B" w:rsidRDefault="00E0790B" w:rsidP="00E0790B">
      <w:pPr>
        <w:pStyle w:val="EndNoteBibliography"/>
        <w:spacing w:after="0"/>
        <w:ind w:left="720" w:hanging="720"/>
      </w:pPr>
      <w:r w:rsidRPr="00E0790B">
        <w:t xml:space="preserve">SEMASINGHE, C. L., RANAWEERA, R. K. P. S., PRASANNA, J. L. B., KANDAMBY, H. M., MADUSANKA, D. G. K. &amp; GOPURA, R. A. R. C. 2018. HyPro: A Multi-DoF Hybrid-Powered Transradial Robotic Prosthesis. </w:t>
      </w:r>
      <w:r w:rsidRPr="00E0790B">
        <w:rPr>
          <w:i/>
        </w:rPr>
        <w:t>Journal of Robotics,</w:t>
      </w:r>
      <w:r w:rsidRPr="00E0790B">
        <w:t xml:space="preserve"> 2018.</w:t>
      </w:r>
    </w:p>
    <w:p w14:paraId="13146D47" w14:textId="77777777" w:rsidR="00E0790B" w:rsidRPr="00E0790B" w:rsidRDefault="00E0790B" w:rsidP="00E0790B">
      <w:pPr>
        <w:pStyle w:val="EndNoteBibliography"/>
        <w:ind w:left="720" w:hanging="720"/>
      </w:pPr>
      <w:r w:rsidRPr="00E0790B">
        <w:t xml:space="preserve">WATERS, R. L. &amp; MULROY, S. 1999. The energy expenditure of normal and pathologic gait. </w:t>
      </w:r>
      <w:r w:rsidRPr="00E0790B">
        <w:rPr>
          <w:i/>
        </w:rPr>
        <w:t>Gait &amp; Posture,</w:t>
      </w:r>
      <w:r w:rsidRPr="00E0790B">
        <w:t xml:space="preserve"> 9</w:t>
      </w:r>
      <w:r w:rsidRPr="00E0790B">
        <w:rPr>
          <w:b/>
        </w:rPr>
        <w:t>,</w:t>
      </w:r>
      <w:r w:rsidRPr="00E0790B">
        <w:t xml:space="preserve"> 207-231.</w:t>
      </w:r>
    </w:p>
    <w:p w14:paraId="40193FDF" w14:textId="57EBFB4C" w:rsidR="00980A1E" w:rsidRPr="00980A1E" w:rsidRDefault="00E0790B" w:rsidP="00E0790B">
      <w:pPr>
        <w:pStyle w:val="NoSpacing"/>
      </w:pPr>
      <w:r>
        <w:fldChar w:fldCharType="end"/>
      </w:r>
    </w:p>
    <w:sectPr w:rsidR="00980A1E" w:rsidRPr="00980A1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Harvard&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ax52wpjeswtre5fdtp0apkafxtfr5tx0vs&quot;&gt;2018FYP References&lt;record-ids&gt;&lt;item&gt;1&lt;/item&gt;&lt;item&gt;12&lt;/item&gt;&lt;item&gt;13&lt;/item&gt;&lt;item&gt;17&lt;/item&gt;&lt;item&gt;21&lt;/item&gt;&lt;item&gt;22&lt;/item&gt;&lt;item&gt;24&lt;/item&gt;&lt;item&gt;26&lt;/item&gt;&lt;item&gt;28&lt;/item&gt;&lt;item&gt;29&lt;/item&gt;&lt;item&gt;31&lt;/item&gt;&lt;item&gt;32&lt;/item&gt;&lt;item&gt;33&lt;/item&gt;&lt;item&gt;34&lt;/item&gt;&lt;item&gt;35&lt;/item&gt;&lt;item&gt;36&lt;/item&gt;&lt;item&gt;37&lt;/item&gt;&lt;item&gt;38&lt;/item&gt;&lt;item&gt;40&lt;/item&gt;&lt;item&gt;42&lt;/item&gt;&lt;item&gt;43&lt;/item&gt;&lt;/record-ids&gt;&lt;/item&gt;&lt;/Libraries&gt;"/>
  </w:docVars>
  <w:rsids>
    <w:rsidRoot w:val="008007B8"/>
    <w:rsid w:val="002C297F"/>
    <w:rsid w:val="00440C15"/>
    <w:rsid w:val="005E7241"/>
    <w:rsid w:val="00673491"/>
    <w:rsid w:val="008007B8"/>
    <w:rsid w:val="00804244"/>
    <w:rsid w:val="00922D7A"/>
    <w:rsid w:val="00980A1E"/>
    <w:rsid w:val="009B1EE6"/>
    <w:rsid w:val="00E0790B"/>
    <w:rsid w:val="00E13BC2"/>
    <w:rsid w:val="00E15E38"/>
    <w:rsid w:val="00EB78E3"/>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758CC1"/>
  <w15:chartTrackingRefBased/>
  <w15:docId w15:val="{B3A8D180-E6CC-4813-B861-3F9F5DA629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007B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B78E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007B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007B8"/>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007B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B78E3"/>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2C297F"/>
    <w:pPr>
      <w:outlineLvl w:val="9"/>
    </w:pPr>
    <w:rPr>
      <w:lang w:val="en-US" w:eastAsia="en-US"/>
    </w:rPr>
  </w:style>
  <w:style w:type="paragraph" w:styleId="TOC1">
    <w:name w:val="toc 1"/>
    <w:basedOn w:val="Normal"/>
    <w:next w:val="Normal"/>
    <w:autoRedefine/>
    <w:uiPriority w:val="39"/>
    <w:unhideWhenUsed/>
    <w:rsid w:val="002C297F"/>
    <w:pPr>
      <w:spacing w:after="100"/>
    </w:pPr>
  </w:style>
  <w:style w:type="paragraph" w:styleId="TOC2">
    <w:name w:val="toc 2"/>
    <w:basedOn w:val="Normal"/>
    <w:next w:val="Normal"/>
    <w:autoRedefine/>
    <w:uiPriority w:val="39"/>
    <w:unhideWhenUsed/>
    <w:rsid w:val="002C297F"/>
    <w:pPr>
      <w:spacing w:after="100"/>
      <w:ind w:left="220"/>
    </w:pPr>
  </w:style>
  <w:style w:type="character" w:styleId="Hyperlink">
    <w:name w:val="Hyperlink"/>
    <w:basedOn w:val="DefaultParagraphFont"/>
    <w:uiPriority w:val="99"/>
    <w:unhideWhenUsed/>
    <w:rsid w:val="002C297F"/>
    <w:rPr>
      <w:color w:val="0563C1" w:themeColor="hyperlink"/>
      <w:u w:val="single"/>
    </w:rPr>
  </w:style>
  <w:style w:type="paragraph" w:customStyle="1" w:styleId="EndNoteBibliographyTitle">
    <w:name w:val="EndNote Bibliography Title"/>
    <w:basedOn w:val="Normal"/>
    <w:link w:val="EndNoteBibliographyTitleChar"/>
    <w:rsid w:val="00E0790B"/>
    <w:pPr>
      <w:spacing w:after="0"/>
      <w:jc w:val="center"/>
    </w:pPr>
    <w:rPr>
      <w:rFonts w:ascii="Calibri Light" w:hAnsi="Calibri Light" w:cs="Calibri Light"/>
      <w:noProof/>
      <w:sz w:val="32"/>
    </w:rPr>
  </w:style>
  <w:style w:type="character" w:customStyle="1" w:styleId="EndNoteBibliographyTitleChar">
    <w:name w:val="EndNote Bibliography Title Char"/>
    <w:basedOn w:val="DefaultParagraphFont"/>
    <w:link w:val="EndNoteBibliographyTitle"/>
    <w:rsid w:val="00E0790B"/>
    <w:rPr>
      <w:rFonts w:ascii="Calibri Light" w:hAnsi="Calibri Light" w:cs="Calibri Light"/>
      <w:noProof/>
      <w:sz w:val="32"/>
    </w:rPr>
  </w:style>
  <w:style w:type="paragraph" w:customStyle="1" w:styleId="EndNoteBibliography">
    <w:name w:val="EndNote Bibliography"/>
    <w:basedOn w:val="Normal"/>
    <w:link w:val="EndNoteBibliographyChar"/>
    <w:rsid w:val="00E0790B"/>
    <w:pPr>
      <w:spacing w:line="240" w:lineRule="auto"/>
    </w:pPr>
    <w:rPr>
      <w:rFonts w:ascii="Calibri Light" w:hAnsi="Calibri Light" w:cs="Calibri Light"/>
      <w:noProof/>
      <w:sz w:val="32"/>
    </w:rPr>
  </w:style>
  <w:style w:type="character" w:customStyle="1" w:styleId="EndNoteBibliographyChar">
    <w:name w:val="EndNote Bibliography Char"/>
    <w:basedOn w:val="DefaultParagraphFont"/>
    <w:link w:val="EndNoteBibliography"/>
    <w:rsid w:val="00E0790B"/>
    <w:rPr>
      <w:rFonts w:ascii="Calibri Light" w:hAnsi="Calibri Light" w:cs="Calibri Light"/>
      <w:noProof/>
      <w:sz w:val="32"/>
    </w:rPr>
  </w:style>
  <w:style w:type="paragraph" w:styleId="NoSpacing">
    <w:name w:val="No Spacing"/>
    <w:uiPriority w:val="1"/>
    <w:qFormat/>
    <w:rsid w:val="00E0790B"/>
    <w:pPr>
      <w:spacing w:after="0" w:line="240" w:lineRule="auto"/>
    </w:pPr>
  </w:style>
  <w:style w:type="character" w:styleId="UnresolvedMention">
    <w:name w:val="Unresolved Mention"/>
    <w:basedOn w:val="DefaultParagraphFont"/>
    <w:uiPriority w:val="99"/>
    <w:semiHidden/>
    <w:unhideWhenUsed/>
    <w:rsid w:val="00E0790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7D0228-6BB5-4685-A530-A080DC9108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0</TotalTime>
  <Pages>8</Pages>
  <Words>6700</Words>
  <Characters>38190</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an Vuong</dc:creator>
  <cp:keywords/>
  <dc:description/>
  <cp:lastModifiedBy>Kevan Vuong</cp:lastModifiedBy>
  <cp:revision>3</cp:revision>
  <dcterms:created xsi:type="dcterms:W3CDTF">2018-09-27T05:03:00Z</dcterms:created>
  <dcterms:modified xsi:type="dcterms:W3CDTF">2018-10-10T06:46:00Z</dcterms:modified>
</cp:coreProperties>
</file>